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0FBA" w:rsidRPr="00BF6222" w:rsidRDefault="00B70FBA" w:rsidP="00BF6222">
      <w:pPr>
        <w:spacing w:line="480" w:lineRule="auto"/>
        <w:jc w:val="both"/>
        <w:rPr>
          <w:rFonts w:ascii="Arial" w:hAnsi="Arial" w:cs="Arial"/>
        </w:rPr>
      </w:pPr>
    </w:p>
    <w:p w:rsidR="00661152" w:rsidRPr="001E6499" w:rsidRDefault="00A00FDB" w:rsidP="005D42D5">
      <w:pPr>
        <w:spacing w:line="480" w:lineRule="auto"/>
        <w:jc w:val="both"/>
        <w:rPr>
          <w:rFonts w:ascii="Arial" w:eastAsiaTheme="minorEastAsia" w:hAnsi="Arial" w:cs="Arial"/>
          <w:lang w:eastAsia="zh-CN"/>
        </w:rPr>
      </w:pPr>
      <w:r>
        <w:rPr>
          <w:rFonts w:ascii="Arial" w:hAnsi="Arial" w:cs="Arial"/>
          <w:b/>
        </w:rPr>
        <w:t>Supplementary methods</w:t>
      </w:r>
      <w:r w:rsidR="001E6499">
        <w:rPr>
          <w:rFonts w:ascii="Arial" w:eastAsiaTheme="minorEastAsia" w:hAnsi="Arial" w:cs="Arial" w:hint="eastAsia"/>
          <w:b/>
          <w:lang w:eastAsia="zh-CN"/>
        </w:rPr>
        <w:t xml:space="preserve"> </w:t>
      </w:r>
    </w:p>
    <w:p w:rsidR="0083661B" w:rsidRDefault="004466CD" w:rsidP="005D42D5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  <w:r w:rsidRPr="004466CD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stained </w:t>
      </w:r>
      <w:r w:rsidRPr="004466CD">
        <w:rPr>
          <w:rFonts w:ascii="Arial" w:hAnsi="Arial" w:cs="Arial"/>
        </w:rPr>
        <w:t xml:space="preserve">slides were scanned using Leica’s </w:t>
      </w:r>
      <w:proofErr w:type="spellStart"/>
      <w:r w:rsidRPr="004466CD">
        <w:rPr>
          <w:rFonts w:ascii="Arial" w:hAnsi="Arial" w:cs="Arial"/>
        </w:rPr>
        <w:t>Aperio</w:t>
      </w:r>
      <w:proofErr w:type="spellEnd"/>
      <w:r w:rsidRPr="004466CD">
        <w:rPr>
          <w:rFonts w:ascii="Arial" w:hAnsi="Arial" w:cs="Arial"/>
        </w:rPr>
        <w:t xml:space="preserve"> AT2 slide scanner. The digital images were analyzed </w:t>
      </w:r>
      <w:r>
        <w:rPr>
          <w:rFonts w:ascii="Arial" w:hAnsi="Arial" w:cs="Arial"/>
        </w:rPr>
        <w:t>with</w:t>
      </w:r>
      <w:r w:rsidRPr="004466CD">
        <w:rPr>
          <w:rFonts w:ascii="Arial" w:hAnsi="Arial" w:cs="Arial"/>
        </w:rPr>
        <w:t xml:space="preserve"> a convolutional neural network (U-Net) </w:t>
      </w:r>
      <w:r w:rsidR="007A46FD">
        <w:rPr>
          <w:rFonts w:ascii="Arial" w:hAnsi="Arial" w:cs="Arial"/>
        </w:rPr>
        <w:t>to detect</w:t>
      </w:r>
      <w:r>
        <w:rPr>
          <w:rFonts w:ascii="Arial" w:hAnsi="Arial" w:cs="Arial"/>
        </w:rPr>
        <w:t xml:space="preserve"> </w:t>
      </w:r>
      <w:r w:rsidR="007A46FD">
        <w:rPr>
          <w:rFonts w:ascii="Arial" w:hAnsi="Arial" w:cs="Arial"/>
        </w:rPr>
        <w:t xml:space="preserve">individual </w:t>
      </w:r>
      <w:r w:rsidRPr="004466CD">
        <w:rPr>
          <w:rFonts w:ascii="Arial" w:hAnsi="Arial" w:cs="Arial"/>
        </w:rPr>
        <w:t>cells</w:t>
      </w:r>
      <w:r w:rsidR="007A46FD">
        <w:rPr>
          <w:rFonts w:ascii="Arial" w:hAnsi="Arial" w:cs="Arial"/>
        </w:rPr>
        <w:t xml:space="preserve"> (</w:t>
      </w:r>
      <w:r w:rsidR="003B3FBF">
        <w:rPr>
          <w:rFonts w:ascii="Arial" w:hAnsi="Arial" w:cs="Arial"/>
        </w:rPr>
        <w:t>regardless of</w:t>
      </w:r>
      <w:r w:rsidR="007A46FD">
        <w:rPr>
          <w:rFonts w:ascii="Arial" w:hAnsi="Arial" w:cs="Arial"/>
        </w:rPr>
        <w:t xml:space="preserve"> tumor or non-tumor cells)</w:t>
      </w:r>
      <w:r>
        <w:rPr>
          <w:rFonts w:ascii="Arial" w:hAnsi="Arial" w:cs="Arial"/>
        </w:rPr>
        <w:t xml:space="preserve"> </w:t>
      </w:r>
      <w:r w:rsidR="007A46FD">
        <w:rPr>
          <w:rFonts w:ascii="Arial" w:hAnsi="Arial" w:cs="Arial"/>
        </w:rPr>
        <w:t xml:space="preserve">in each tissue spot </w:t>
      </w:r>
      <w:r>
        <w:rPr>
          <w:rFonts w:ascii="Arial" w:hAnsi="Arial" w:cs="Arial"/>
        </w:rPr>
        <w:t xml:space="preserve">as previously described (1). </w:t>
      </w:r>
      <w:r w:rsidR="003B3FBF">
        <w:rPr>
          <w:rFonts w:ascii="Arial" w:hAnsi="Arial" w:cs="Arial"/>
        </w:rPr>
        <w:t xml:space="preserve">A </w:t>
      </w:r>
      <w:r w:rsidR="005D42D5">
        <w:rPr>
          <w:rFonts w:ascii="Arial" w:hAnsi="Arial" w:cs="Arial"/>
        </w:rPr>
        <w:t>three</w:t>
      </w:r>
      <w:r w:rsidR="003B3FBF">
        <w:rPr>
          <w:rFonts w:ascii="Arial" w:hAnsi="Arial" w:cs="Arial"/>
        </w:rPr>
        <w:t xml:space="preserve">-step approach was </w:t>
      </w:r>
      <w:r w:rsidR="005D42D5">
        <w:rPr>
          <w:rFonts w:ascii="Arial" w:hAnsi="Arial" w:cs="Arial"/>
        </w:rPr>
        <w:t xml:space="preserve">then </w:t>
      </w:r>
      <w:r w:rsidR="003B3FBF">
        <w:rPr>
          <w:rFonts w:ascii="Arial" w:hAnsi="Arial" w:cs="Arial"/>
        </w:rPr>
        <w:t xml:space="preserve">applied to determine the fraction of PD-L1 positive cells in each tissue spot. First, a threshold for </w:t>
      </w:r>
      <w:r w:rsidR="0083661B">
        <w:rPr>
          <w:rFonts w:ascii="Arial" w:hAnsi="Arial" w:cs="Arial"/>
        </w:rPr>
        <w:t xml:space="preserve">positive staining </w:t>
      </w:r>
      <w:r w:rsidR="003B3FBF">
        <w:rPr>
          <w:rFonts w:ascii="Arial" w:hAnsi="Arial" w:cs="Arial"/>
        </w:rPr>
        <w:t xml:space="preserve">was </w:t>
      </w:r>
      <w:r w:rsidR="0083661B">
        <w:rPr>
          <w:rFonts w:ascii="Arial" w:hAnsi="Arial" w:cs="Arial"/>
        </w:rPr>
        <w:t>manually set for each antibody</w:t>
      </w:r>
      <w:r w:rsidR="005D42D5">
        <w:rPr>
          <w:rFonts w:ascii="Arial" w:hAnsi="Arial" w:cs="Arial"/>
        </w:rPr>
        <w:t xml:space="preserve"> that resulted in clearly visible membranous tumor cell staining. Second, cells with non-specific background staining that could lead to false positive cell counting were identified with a recently developed </w:t>
      </w:r>
      <w:proofErr w:type="spellStart"/>
      <w:r w:rsidR="005D42D5">
        <w:rPr>
          <w:rFonts w:ascii="Arial" w:hAnsi="Arial" w:cs="Arial"/>
        </w:rPr>
        <w:t>DeepLab</w:t>
      </w:r>
      <w:proofErr w:type="spellEnd"/>
      <w:r w:rsidR="005D42D5">
        <w:rPr>
          <w:rFonts w:ascii="Arial" w:hAnsi="Arial" w:cs="Arial"/>
        </w:rPr>
        <w:t xml:space="preserve"> learning system (2) and labeled as negative for PD-L1. In the last step, numbers of PD-L1 positive and PD-L1 negative cells were counted in each tissue spot and the fraction (%) of PD-L1 positive cells was calculated.</w:t>
      </w:r>
    </w:p>
    <w:p w:rsidR="005D42D5" w:rsidRDefault="005D42D5" w:rsidP="005D42D5">
      <w:pPr>
        <w:spacing w:before="100" w:beforeAutospacing="1" w:after="100" w:afterAutospacing="1" w:line="360" w:lineRule="auto"/>
        <w:jc w:val="both"/>
        <w:rPr>
          <w:rFonts w:ascii="Arial" w:hAnsi="Arial" w:cs="Arial"/>
        </w:rPr>
      </w:pPr>
    </w:p>
    <w:p w:rsidR="005D42D5" w:rsidRPr="00474F2F" w:rsidRDefault="004466CD" w:rsidP="005D42D5">
      <w:pPr>
        <w:pStyle w:val="a3"/>
        <w:numPr>
          <w:ilvl w:val="0"/>
          <w:numId w:val="11"/>
        </w:numPr>
        <w:spacing w:before="100" w:beforeAutospacing="1" w:after="100" w:afterAutospacing="1"/>
        <w:jc w:val="both"/>
        <w:rPr>
          <w:rFonts w:eastAsia="Times New Roman" w:cs="Arial"/>
          <w:szCs w:val="24"/>
          <w:lang w:eastAsia="en-GB"/>
        </w:rPr>
      </w:pPr>
      <w:r w:rsidRPr="00474F2F">
        <w:rPr>
          <w:rFonts w:eastAsia="Times New Roman" w:cs="Arial"/>
          <w:szCs w:val="24"/>
          <w:lang w:val="de-DE" w:eastAsia="en-GB"/>
        </w:rPr>
        <w:t xml:space="preserve">Blessin NC, Cheng Y, Mandelkow T, et al. </w:t>
      </w:r>
      <w:r w:rsidRPr="00474F2F">
        <w:rPr>
          <w:rFonts w:eastAsia="Times New Roman" w:cs="Arial"/>
          <w:szCs w:val="24"/>
          <w:lang w:eastAsia="en-GB"/>
        </w:rPr>
        <w:t>Automated Ki67-LI assessment in prostate cancer using artificial intelligence in multiplex fluorescence immunohistochemistry</w:t>
      </w:r>
      <w:r w:rsidR="00C10DBF">
        <w:rPr>
          <w:rFonts w:eastAsia="Times New Roman" w:cs="Arial"/>
          <w:szCs w:val="24"/>
          <w:lang w:eastAsia="en-GB"/>
        </w:rPr>
        <w:t xml:space="preserve">. </w:t>
      </w:r>
      <w:r w:rsidRPr="00474F2F">
        <w:rPr>
          <w:rFonts w:eastAsia="Times New Roman" w:cs="Arial"/>
          <w:szCs w:val="24"/>
          <w:lang w:eastAsia="en-GB"/>
        </w:rPr>
        <w:t xml:space="preserve"> </w:t>
      </w:r>
      <w:r w:rsidR="00C10DBF">
        <w:rPr>
          <w:rFonts w:eastAsia="Times New Roman" w:cs="Arial"/>
          <w:szCs w:val="24"/>
          <w:lang w:eastAsia="en-GB"/>
        </w:rPr>
        <w:t>Modern Pathology 2022, under revision.</w:t>
      </w:r>
    </w:p>
    <w:p w:rsidR="007A46FD" w:rsidRPr="00474F2F" w:rsidRDefault="007A46FD" w:rsidP="005D42D5">
      <w:pPr>
        <w:pStyle w:val="a3"/>
        <w:numPr>
          <w:ilvl w:val="0"/>
          <w:numId w:val="11"/>
        </w:numPr>
        <w:spacing w:before="100" w:beforeAutospacing="1" w:after="100" w:afterAutospacing="1"/>
        <w:jc w:val="both"/>
        <w:rPr>
          <w:rFonts w:eastAsia="Times New Roman" w:cs="Arial"/>
          <w:szCs w:val="24"/>
          <w:lang w:eastAsia="en-GB"/>
        </w:rPr>
      </w:pPr>
      <w:r w:rsidRPr="00474F2F">
        <w:rPr>
          <w:rFonts w:eastAsia="Times New Roman" w:cs="Arial"/>
          <w:szCs w:val="24"/>
          <w:lang w:val="de-DE" w:eastAsia="en-GB"/>
        </w:rPr>
        <w:t xml:space="preserve">Dum D, Henke T, Mandelkow T, et al. </w:t>
      </w:r>
      <w:r w:rsidRPr="00474F2F">
        <w:rPr>
          <w:rFonts w:eastAsia="Times New Roman" w:cs="Arial"/>
          <w:szCs w:val="24"/>
          <w:lang w:eastAsia="en-GB"/>
        </w:rPr>
        <w:t xml:space="preserve">Semi-automated validation and quantification of CTLA-4 in 90 different Tumor entities using multiple antibodies and artificial intelligence. </w:t>
      </w:r>
      <w:r w:rsidR="00A81883" w:rsidRPr="00474F2F">
        <w:rPr>
          <w:rFonts w:eastAsia="Times New Roman" w:cs="Arial"/>
          <w:szCs w:val="24"/>
          <w:lang w:eastAsia="en-GB"/>
        </w:rPr>
        <w:t>Laboratory Investigation 2022, in press, DOI:</w:t>
      </w:r>
      <w:r w:rsidR="00A81883" w:rsidRPr="00474F2F">
        <w:rPr>
          <w:rFonts w:cs="Arial"/>
        </w:rPr>
        <w:t xml:space="preserve"> </w:t>
      </w:r>
      <w:r w:rsidR="00A81883" w:rsidRPr="00474F2F">
        <w:rPr>
          <w:rFonts w:eastAsia="Times New Roman" w:cs="Arial"/>
          <w:szCs w:val="24"/>
          <w:lang w:eastAsia="en-GB"/>
        </w:rPr>
        <w:t>10.1038/s41374-022-00728-4.</w:t>
      </w:r>
    </w:p>
    <w:p w:rsidR="004466CD" w:rsidRPr="007A46FD" w:rsidRDefault="004466CD" w:rsidP="00BF6222">
      <w:pPr>
        <w:spacing w:line="480" w:lineRule="auto"/>
        <w:jc w:val="both"/>
        <w:rPr>
          <w:rFonts w:ascii="Arial" w:hAnsi="Arial" w:cs="Arial"/>
        </w:rPr>
      </w:pPr>
    </w:p>
    <w:p w:rsidR="009757FB" w:rsidRDefault="009757FB">
      <w:pPr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W w:w="943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14"/>
        <w:gridCol w:w="1131"/>
        <w:gridCol w:w="1015"/>
        <w:gridCol w:w="1011"/>
        <w:gridCol w:w="1028"/>
        <w:gridCol w:w="1035"/>
        <w:gridCol w:w="1035"/>
        <w:gridCol w:w="1025"/>
        <w:gridCol w:w="1128"/>
        <w:gridCol w:w="10"/>
      </w:tblGrid>
      <w:tr w:rsidR="009757FB" w:rsidRPr="00F1124D" w:rsidTr="00EC1D6F">
        <w:trPr>
          <w:trHeight w:val="290"/>
        </w:trPr>
        <w:tc>
          <w:tcPr>
            <w:tcW w:w="9432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lastRenderedPageBreak/>
              <w:t>Supplementary Table 1: Anti-PD-L1 antibodies and staining protocols</w:t>
            </w:r>
          </w:p>
        </w:tc>
      </w:tr>
      <w:tr w:rsidR="009757FB" w:rsidRPr="00F1124D" w:rsidTr="00EC1D6F">
        <w:trPr>
          <w:gridAfter w:val="1"/>
          <w:wAfter w:w="10" w:type="dxa"/>
          <w:trHeight w:val="290"/>
        </w:trPr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9757FB" w:rsidRPr="00F1124D" w:rsidRDefault="009757FB" w:rsidP="00EC1D6F">
            <w:pPr>
              <w:jc w:val="center"/>
              <w:rPr>
                <w:sz w:val="18"/>
                <w:szCs w:val="18"/>
                <w:lang w:eastAsia="de-DE"/>
              </w:rPr>
            </w:pPr>
          </w:p>
        </w:tc>
      </w:tr>
      <w:tr w:rsidR="009757FB" w:rsidRPr="00F1124D" w:rsidTr="00EC1D6F">
        <w:trPr>
          <w:gridAfter w:val="1"/>
          <w:wAfter w:w="10" w:type="dxa"/>
          <w:trHeight w:val="1121"/>
        </w:trPr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Target protein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Antibody vendor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Clone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Host species</w:t>
            </w:r>
          </w:p>
        </w:tc>
        <w:tc>
          <w:tcPr>
            <w:tcW w:w="10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Catalogue no.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 xml:space="preserve">Antigen retrieval </w:t>
            </w: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br/>
              <w:t>pH value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Dilution</w:t>
            </w:r>
          </w:p>
        </w:tc>
        <w:tc>
          <w:tcPr>
            <w:tcW w:w="10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>Stainer</w:t>
            </w:r>
            <w:proofErr w:type="spellEnd"/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b/>
                <w:bCs/>
                <w:color w:val="000000"/>
                <w:sz w:val="18"/>
                <w:szCs w:val="18"/>
                <w:lang w:eastAsia="de-DE"/>
              </w:rPr>
              <w:t xml:space="preserve">Detection </w:t>
            </w:r>
          </w:p>
        </w:tc>
      </w:tr>
      <w:tr w:rsidR="009757FB" w:rsidRPr="00F1124D" w:rsidTr="00EC1D6F">
        <w:trPr>
          <w:gridAfter w:val="1"/>
          <w:wAfter w:w="10" w:type="dxa"/>
          <w:trHeight w:val="1121"/>
        </w:trPr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PD-L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MS Validated Antibodie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MSVA-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abbit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2083-711R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9.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1:150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manual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Dako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</w:t>
            </w: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EnVision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Kit</w:t>
            </w:r>
          </w:p>
        </w:tc>
      </w:tr>
      <w:tr w:rsidR="009757FB" w:rsidRPr="00F1124D" w:rsidTr="00EC1D6F">
        <w:trPr>
          <w:gridAfter w:val="1"/>
          <w:wAfter w:w="10" w:type="dxa"/>
          <w:trHeight w:val="927"/>
        </w:trPr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PD-L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Cell Signaling Technologies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E1L3N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abbit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#13684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9.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1:200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Leica Bond RX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Bond refined detection kit</w:t>
            </w:r>
          </w:p>
        </w:tc>
      </w:tr>
      <w:tr w:rsidR="009757FB" w:rsidRPr="00F1124D" w:rsidTr="00EC1D6F">
        <w:trPr>
          <w:gridAfter w:val="1"/>
          <w:wAfter w:w="10" w:type="dxa"/>
          <w:trHeight w:val="753"/>
        </w:trPr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PD-L1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oche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SP142</w:t>
            </w:r>
          </w:p>
        </w:tc>
        <w:tc>
          <w:tcPr>
            <w:tcW w:w="1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abbit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741-486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9.0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TU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Ventana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Discovery ultra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OptiView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kit</w:t>
            </w:r>
          </w:p>
        </w:tc>
      </w:tr>
      <w:tr w:rsidR="009757FB" w:rsidRPr="00F1124D" w:rsidTr="00EC1D6F">
        <w:trPr>
          <w:gridAfter w:val="1"/>
          <w:wAfter w:w="10" w:type="dxa"/>
          <w:trHeight w:val="739"/>
        </w:trPr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PD-L1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oche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SP263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abbit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741-4905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9.0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r w:rsidRPr="00F1124D">
              <w:rPr>
                <w:color w:val="000000"/>
                <w:sz w:val="18"/>
                <w:szCs w:val="18"/>
                <w:lang w:eastAsia="de-DE"/>
              </w:rPr>
              <w:t>RTU</w:t>
            </w:r>
          </w:p>
        </w:tc>
        <w:tc>
          <w:tcPr>
            <w:tcW w:w="10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Ventana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Discovery ultra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757FB" w:rsidRPr="00F1124D" w:rsidRDefault="009757FB" w:rsidP="00EC1D6F">
            <w:pPr>
              <w:jc w:val="center"/>
              <w:rPr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F1124D">
              <w:rPr>
                <w:color w:val="000000"/>
                <w:sz w:val="18"/>
                <w:szCs w:val="18"/>
                <w:lang w:eastAsia="de-DE"/>
              </w:rPr>
              <w:t>OptiView</w:t>
            </w:r>
            <w:proofErr w:type="spellEnd"/>
            <w:r w:rsidRPr="00F1124D">
              <w:rPr>
                <w:color w:val="000000"/>
                <w:sz w:val="18"/>
                <w:szCs w:val="18"/>
                <w:lang w:eastAsia="de-DE"/>
              </w:rPr>
              <w:t xml:space="preserve"> kit</w:t>
            </w:r>
          </w:p>
        </w:tc>
      </w:tr>
    </w:tbl>
    <w:p w:rsidR="009757FB" w:rsidRDefault="009757FB" w:rsidP="009757FB"/>
    <w:p w:rsidR="009757FB" w:rsidRDefault="009757FB">
      <w:pPr>
        <w:spacing w:after="160" w:line="259" w:lineRule="auto"/>
        <w:rPr>
          <w:rFonts w:ascii="Arial" w:eastAsiaTheme="minorHAnsi" w:hAnsi="Arial" w:cs="Arial"/>
          <w:noProof/>
          <w:lang w:eastAsia="en-US"/>
        </w:rPr>
      </w:pPr>
      <w:r>
        <w:br w:type="page"/>
      </w:r>
    </w:p>
    <w:p w:rsidR="009757FB" w:rsidRPr="00D6424D" w:rsidRDefault="009757FB" w:rsidP="009757FB">
      <w:pPr>
        <w:spacing w:after="120"/>
        <w:jc w:val="both"/>
        <w:rPr>
          <w:rFonts w:ascii="Arial" w:hAnsi="Arial" w:cs="Arial"/>
          <w:color w:val="FFFFFF" w:themeColor="background1"/>
          <w:sz w:val="20"/>
          <w:szCs w:val="20"/>
        </w:rPr>
      </w:pPr>
      <w:r w:rsidRPr="00140574">
        <w:rPr>
          <w:rFonts w:ascii="Arial" w:hAnsi="Arial" w:cs="Arial"/>
          <w:color w:val="FFFFFF" w:themeColor="background1"/>
          <w:sz w:val="20"/>
          <w:szCs w:val="20"/>
        </w:rPr>
        <w:lastRenderedPageBreak/>
        <w:fldChar w:fldCharType="begin">
          <w:fldData xml:space="preserve">ZD48L2tleXdvcmRzPjxkYXRlcz48eWVhcj4yMDE3PC95ZWFyPjwvZGF0ZXM+PG9yaWctcHViPlBy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EVuZE5vdGU+PENpdGU+PEF1dGhvcj5BYmJhczwvQXV0aG9yPjxZZWFyPjIwMTY8L1llYXI+PFJl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dGhvcj5Cb3V0cm9zLCBQLjwvYXV0aG9yPjxhdXRob3I+Sm9obiwgVC48L2F1dGhvcj48L2F1dGhv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XR5cGUgbmFtZT0iSm91cm5hbCBBcnRpY2xlIj4xNzwvcmVmLXR5cGU+PGNvbnRyaWJ1dG9ycz48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U3Vydml2YWwgUmF0ZTwva2V5d29yZD48a2V5d29yZD5pbW11bmUgdGhlcmFweTwva2V5d29yZD48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HBlcmlvZGljYWw+PGZ1bGwtdGl0bGU+UExvUyBPbmU8L2Z1bGwtdGl0bGU+PC9wZXJpb2RpY2Fs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CBDaGluYS4mI3hEO0RlcGFydG1lbnQgb2YgVGhvcmFjaWMgU3VyZ2VyeSwgWGlucWlhbyBIb3Nw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aWNpbmUsIEFhcmh1cyBVbml2ZXJzaXR5IEhvc3BpdGFsLCBBYXJodXMsIERlbm1hcmsuJiN4RDtE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aG9yPkNvb3BlcjwvQXV0aG9yPjxZZWFyPjIwMTU8L1llYXI+PFJlY051bT40ODU8L1JlY051bT48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dmVycywgTS48L2F1dGhvcj48YXV0aG9yPlRhY2hhLCBELjwvYXV0aG9yPjxhdXRob3I+QmVybmlj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2Nlc3Npb24tbnVtPjx1cmxzPjxyZWxhdGVkLXVybHM+PHVybD5odHRwczovL3d3dy5uY2JpLm5s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j48Zm9yZWlnbi1rZXlzPjxrZXkgYXBwPSJFTiIgZGItaWQ9InhhMHRwYXZhZmEyMHd1ZXNmcm9w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2tleXdvcmRzPjxkYXRlcz48eWVhcj4yMDE0PC95ZWFyPjxwdWItZGF0ZXM+PGRhdGU+RGVjPC9k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mQ+UHJvZ25vc2lzPC9rZXl3b3JkPjxrZXl3b3JkPlRuYmM8L2tleXdvcmQ+PC9rZXl3b3Jkcz48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WF0aW9uIChETEJDTC1SVCk6IEEgQ2hhcmFjdGVyaXN0aWMgRmVhdHVyZSBvZiBETEJDTC1SVCBh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XJlc291cmNlLW51bT4xMC4xMTgyL2Jsb29kYWR2YW5jZXMuMjAxNzAwNjM0NjwvZWxlY3Ryb25p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dHcuJiN4RDtEZXBhcnRtZW50IG9mIEhlbWF0b2xvZ3ktT25jb2xvZ3ksIEthb2hzaXVuZyBDaGFu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24tbnVtPjI4OTU5MTczPC9hY2Nlc3Npb24tbnVtPjx1cmxzPjxyZWxhdGVkLXVybHM+PHVybD5o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ZWQgdG8gU2hhbmRvbmcgVW5pdmVyc2l0eSBKaW5hbiAyNTAxMTcsIFNoYW5kb25nIFByb3ZpbmNl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aG9jeXRlczwva2V5d29yZD48L2tleXdvcmRzPjxkYXRlcz48eWVhcj4yMDE3PC95ZWFyPjxwdWIt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XRpdGxlPjwvdGl0bGVzPjxwZXJpb2RpY2FsPjxmdWxsLXRpdGxlPkFubiBEaWFnbiBQYXRob2w8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ZD48L2tleXdvcmRzPjxkYXRlcz48eWVhcj4yMDE3PC95ZWFyPjwvZGF0ZXM+PG9yaWctcHViPlBy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separate"/>
      </w:r>
      <w:r w:rsidRPr="00D6424D">
        <w:rPr>
          <w:rFonts w:ascii="Arial" w:hAnsi="Arial" w:cs="Arial"/>
          <w:noProof/>
          <w:color w:val="FFFFFF" w:themeColor="background1"/>
          <w:sz w:val="20"/>
          <w:szCs w:val="20"/>
        </w:rPr>
        <w:t>(1-250)</w: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mlhLjwvYXV0aC1hZGRyZXNzPjx0aXRsZXM+PHRpdGxlPkV4cGVyaWVuY2Ugb2YgYmlvbG9naWNh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EVuZE5vdGU+PENpdGU+PEF1dGhvcj5Ld29uPC9BdXRob3I+PFllYXI+MjAxNjwvWWVhcj48UmVj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j5Nb2ssIFQuIFMuPC9hdXRob3I+PGF1dGhvcj5aaHVhbmcsIFcuPC9hdXRob3I+PGF1dGhvcj5Y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j5XZW4sIFkuIEwuPC9hdXRob3I+PGF1dGhvcj5ZdW4sIEouIFAuPC9hdXRob3I+PGF1dGhvcj5M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2tleXdvcmQ+PGtleXdvcmQ+UGhlbm90eXBlPC9rZXl3b3JkPjxrZXl3b3JkPlVyaW5hcnkgQmxh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W11bm9sb2d5Lyp0aGVyYXB5PC9rZXl3b3JkPjxrZXl3b3JkPkNlbGx1bGFyIE1pY3JvZW52aXJv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2Vhc2VzIE5ldHdvcmsgKENJQkVSZWhkKSwgQXV0b25vbW91cyBVbml2ZXJzaXR5IG9mIEJhcmNl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I3hEOzAzMDItMjgzOCAoTGlua2luZyk8L2lzYm4+PGFjY2Vzc2lvbi1udW0+MzE5NTk1NDY8L2Fj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WFsbCBjZWxsIGx1bmcgY2FuY2VyPC90aXRsZT48c2Vjb25kYXJ5LXRpdGxlPkogVGhvcmFjIERp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C9rZXl3b3JkPjxrZXl3b3JkPk1pZGRsZSBBZ2VkPC9rZXl3b3JkPjxrZXl3b3JkPlByb2dub3Np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lFpbmcsIFkuPC9hdXRob3I+PGF1dGhvcj5MaSwgUS48L2F1dGhvcj48YXV0aG9yPlJlbiwgVC48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a2V5PC9hdXRoLWFkZHJlc3M+PHRpdGxlcz48dGl0bGU+UHJvZ3JhbW1lZCBEZWF0aC1MaWdhbmQt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mlhLjwvYXV0aC1hZGRyZXNzPjx0aXRsZXM+PHRpdGxlPkV4cGVyaWVuY2Ugb2YgYmlvbG9naWNh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separate"/>
      </w:r>
      <w:r w:rsidRPr="00D6424D">
        <w:rPr>
          <w:rFonts w:ascii="Arial" w:hAnsi="Arial" w:cs="Arial"/>
          <w:noProof/>
          <w:color w:val="FFFFFF" w:themeColor="background1"/>
          <w:sz w:val="20"/>
          <w:szCs w:val="20"/>
        </w:rPr>
        <w:t>(251-385)</w: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i1udW0+PHVybHM+PHJlbGF0ZWQtdXJscz48dXJsPmh0dHBzOi8vd3d3Lm5jYmkubmxtLm5paC5n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PEVuZE5vdGU+PENpdGU+PEF1dGhvcj5TY2h1bHplPC9BdXRob3I+PFllYXI+MjAyMDwvWWVhcj48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29yZD48cmVjLW51bWJlcj44MjI8L3JlYy1udW1iZXI+PGZvcmVpZ24ta2V5cz48a2V5IGFwcD0i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yBvZiBDaGluYS4gemp6bHl5MTZAMTYzLmNvbS48L2F1dGgtYWRkcmVzcz48dGl0bGVzPjx0aXRs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j48YXV0aG9yPk9zb2VnYXdhLCBBLjwvYXV0aG9yPjxhdXRob3I+VGFnYXdhLCBULjwvYXV0aG9y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z40OTg4LTQ5OTY8L3BhZ2VzPjx2b2x1bWU+MTU8L3ZvbHVtZT48bnVtYmVyPjQ8L251bWJlcj48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cnRtZW50IG9mIFBhdGhvbG9neSwgUm9zd2VsbCBQYXJrIENvbXByZWhlbnNpdmUgQ2FuY2VyIENl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L2RhdGVzPjxpc2JuPjEzNDktNzAwNiAoRWxlY3Ryb25pYykmI3hEOzEzNDctOTAzMiAoTGlua2lu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dWxsLXRpdGxlPlBMb1MgT25lPC9mdWxsLXRpdGxlPjwvcGVyaW9kaWNhbD48cGFnZXM+ZTAxNjYy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ZGF0ZT48L3B1Yi1kYXRlcz48L2RhdGVzPjxpc2JuPjE0MzItMTMzNSAoRWxlY3Ryb25pYykmI3hE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YXRlZC11cmxzPjx1cmw+aHR0cHM6Ly93d3cubmNiaS5ubG0ubmloLmdvdi9wdWJtZWQvMzEyNjg5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ZGF0ZXM+PC9kYXRlcz48aXNibj4yMzc0LTI0NDUgKEVsZWN0cm9uaWMpJiN4RDsyMzc0LTI0Mzcg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IGJyZWFzdCBjYW5jZXI8L3RpdGxlPjxzZWNvbmRhcnktdGl0bGU+UExvUyBPbmU8L3NlY29uZGFy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SG9zcGl0YWwsIEZ1ZGFuIFVuaXZlcnNpdHksIFNoYW5naGFpIDIwMDAzMiwgQ2hpbmEuJiN4RDtM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=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begin">
          <w:fldData xml:space="preserve">bi1udW0+PHVybHM+PHJlbGF0ZWQtdXJscz48dXJsPmh0dHBzOi8vd3d3Lm5jYmkubmxtLm5paC5n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</w:fldData>
        </w:fldChar>
      </w:r>
      <w:r w:rsidRPr="00D6424D">
        <w:rPr>
          <w:rFonts w:ascii="Arial" w:hAnsi="Arial" w:cs="Arial"/>
          <w:color w:val="FFFFFF" w:themeColor="background1"/>
          <w:sz w:val="20"/>
          <w:szCs w:val="20"/>
        </w:rPr>
        <w:instrText xml:space="preserve"> ADDIN EN.CITE.DATA </w:instrText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  <w:r w:rsidRPr="00140574">
        <w:rPr>
          <w:rFonts w:ascii="Arial" w:hAnsi="Arial" w:cs="Arial"/>
          <w:color w:val="FFFFFF" w:themeColor="background1"/>
          <w:sz w:val="20"/>
          <w:szCs w:val="20"/>
        </w:rPr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separate"/>
      </w:r>
      <w:r w:rsidRPr="00D6424D">
        <w:rPr>
          <w:rFonts w:ascii="Arial" w:hAnsi="Arial" w:cs="Arial"/>
          <w:noProof/>
          <w:color w:val="FFFFFF" w:themeColor="background1"/>
          <w:sz w:val="20"/>
          <w:szCs w:val="20"/>
        </w:rPr>
        <w:t>(386-548)</w:t>
      </w:r>
      <w:r w:rsidRPr="00140574">
        <w:rPr>
          <w:rFonts w:ascii="Arial" w:hAnsi="Arial" w:cs="Arial"/>
          <w:color w:val="FFFFFF" w:themeColor="background1"/>
          <w:sz w:val="20"/>
          <w:szCs w:val="20"/>
        </w:rPr>
        <w:fldChar w:fldCharType="end"/>
      </w:r>
    </w:p>
    <w:p w:rsidR="009757FB" w:rsidRPr="00D6424D" w:rsidRDefault="009757FB" w:rsidP="009757FB">
      <w:pPr>
        <w:spacing w:after="120"/>
        <w:jc w:val="both"/>
        <w:rPr>
          <w:rFonts w:ascii="Arial" w:hAnsi="Arial" w:cs="Arial"/>
          <w:sz w:val="20"/>
          <w:szCs w:val="20"/>
        </w:rPr>
      </w:pPr>
    </w:p>
    <w:p w:rsidR="009757FB" w:rsidRPr="00140574" w:rsidRDefault="009757FB" w:rsidP="009757FB">
      <w:pPr>
        <w:spacing w:after="120"/>
        <w:jc w:val="both"/>
        <w:rPr>
          <w:rFonts w:ascii="Arial" w:hAnsi="Arial" w:cs="Arial"/>
          <w:sz w:val="20"/>
          <w:szCs w:val="20"/>
        </w:rPr>
      </w:pPr>
      <w:r w:rsidRPr="00140574">
        <w:rPr>
          <w:rFonts w:ascii="Arial" w:hAnsi="Arial" w:cs="Arial"/>
          <w:sz w:val="20"/>
          <w:szCs w:val="20"/>
        </w:rPr>
        <w:t>Supplementary Table 2: Literature used to buil</w:t>
      </w:r>
      <w:r>
        <w:rPr>
          <w:rFonts w:ascii="Arial" w:hAnsi="Arial" w:cs="Arial"/>
          <w:sz w:val="20"/>
          <w:szCs w:val="20"/>
        </w:rPr>
        <w:t>d</w:t>
      </w:r>
      <w:r w:rsidRPr="00140574">
        <w:rPr>
          <w:rFonts w:ascii="Arial" w:hAnsi="Arial" w:cs="Arial"/>
          <w:sz w:val="20"/>
          <w:szCs w:val="20"/>
        </w:rPr>
        <w:t xml:space="preserve"> Figure 4.</w:t>
      </w:r>
    </w:p>
    <w:p w:rsidR="009757FB" w:rsidRPr="00140574" w:rsidRDefault="009757FB" w:rsidP="009757FB">
      <w:pPr>
        <w:spacing w:after="120"/>
        <w:jc w:val="both"/>
        <w:rPr>
          <w:rFonts w:ascii="Arial" w:hAnsi="Arial" w:cs="Arial"/>
          <w:sz w:val="20"/>
          <w:szCs w:val="20"/>
        </w:rPr>
      </w:pP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fldChar w:fldCharType="begin"/>
      </w:r>
      <w:r w:rsidRPr="00140574">
        <w:rPr>
          <w:sz w:val="20"/>
          <w:szCs w:val="20"/>
        </w:rPr>
        <w:instrText xml:space="preserve"> ADDIN EN.REFLIST </w:instrText>
      </w:r>
      <w:r w:rsidRPr="00140574">
        <w:rPr>
          <w:sz w:val="20"/>
          <w:szCs w:val="20"/>
        </w:rPr>
        <w:fldChar w:fldCharType="separate"/>
      </w:r>
      <w:r w:rsidRPr="00140574">
        <w:rPr>
          <w:sz w:val="20"/>
          <w:szCs w:val="20"/>
        </w:rPr>
        <w:t>1.</w:t>
      </w:r>
      <w:r w:rsidRPr="00140574">
        <w:rPr>
          <w:sz w:val="20"/>
          <w:szCs w:val="20"/>
        </w:rPr>
        <w:tab/>
        <w:t>M. Abba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ratumoral expression of programmed death ligand 1 (PD-L1) in patients with clear cell renal cell carcinoma (ccRCC). </w:t>
      </w:r>
      <w:r w:rsidRPr="00140574">
        <w:rPr>
          <w:i/>
          <w:sz w:val="20"/>
          <w:szCs w:val="20"/>
        </w:rPr>
        <w:t>Med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8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.</w:t>
      </w:r>
      <w:r w:rsidRPr="00140574">
        <w:rPr>
          <w:sz w:val="20"/>
          <w:szCs w:val="20"/>
        </w:rPr>
        <w:tab/>
        <w:t>K. Abik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on tumor cells is induced in ascites and promotes peritoneal dissemination of ovarian cancer through CTL dysfunction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1363-1374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.</w:t>
      </w:r>
      <w:r w:rsidRPr="00140574">
        <w:rPr>
          <w:sz w:val="20"/>
          <w:szCs w:val="20"/>
        </w:rPr>
        <w:tab/>
        <w:t>B. Ac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, PD-L1 and CTLA-4 in pregnancy-related - and in early-onset breast cancer: A comparative study. </w:t>
      </w:r>
      <w:r w:rsidRPr="00140574">
        <w:rPr>
          <w:i/>
          <w:sz w:val="20"/>
          <w:szCs w:val="20"/>
        </w:rPr>
        <w:t>Breas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5</w:t>
      </w:r>
      <w:r w:rsidRPr="00140574">
        <w:rPr>
          <w:sz w:val="20"/>
          <w:szCs w:val="20"/>
        </w:rPr>
        <w:t>, 69-7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.</w:t>
      </w:r>
      <w:r w:rsidRPr="00140574">
        <w:rPr>
          <w:sz w:val="20"/>
          <w:szCs w:val="20"/>
        </w:rPr>
        <w:tab/>
        <w:t>M. J. Aghaja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dictive relevance of programmed cell death protein 1 and tumor-infiltrating lymphocyte expression in papillary thyroid cancer. </w:t>
      </w:r>
      <w:r w:rsidRPr="00140574">
        <w:rPr>
          <w:i/>
          <w:sz w:val="20"/>
          <w:szCs w:val="20"/>
        </w:rPr>
        <w:t>Surger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3</w:t>
      </w:r>
      <w:r w:rsidRPr="00140574">
        <w:rPr>
          <w:sz w:val="20"/>
          <w:szCs w:val="20"/>
        </w:rPr>
        <w:t>, 130-13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.</w:t>
      </w:r>
      <w:r w:rsidRPr="00140574">
        <w:rPr>
          <w:sz w:val="20"/>
          <w:szCs w:val="20"/>
        </w:rPr>
        <w:tab/>
        <w:t>S. Ah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screening for PD-L1 expression in thyroid cancer. </w:t>
      </w:r>
      <w:r w:rsidRPr="00140574">
        <w:rPr>
          <w:i/>
          <w:sz w:val="20"/>
          <w:szCs w:val="20"/>
        </w:rPr>
        <w:t>Endocr Rela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4</w:t>
      </w:r>
      <w:r w:rsidRPr="00140574">
        <w:rPr>
          <w:sz w:val="20"/>
          <w:szCs w:val="20"/>
        </w:rPr>
        <w:t>, 97-10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.</w:t>
      </w:r>
      <w:r w:rsidRPr="00140574">
        <w:rPr>
          <w:sz w:val="20"/>
          <w:szCs w:val="20"/>
        </w:rPr>
        <w:tab/>
        <w:t>S. Ah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-1 (PD-L1) expression in extrahepatic biliary tract cancers: a comparative study using 22C3, SP263 and E1L3N anti-PD-L1 antibodie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5</w:t>
      </w:r>
      <w:r w:rsidRPr="00140574">
        <w:rPr>
          <w:sz w:val="20"/>
          <w:szCs w:val="20"/>
        </w:rPr>
        <w:t>, 526-53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.</w:t>
      </w:r>
      <w:r w:rsidRPr="00140574">
        <w:rPr>
          <w:sz w:val="20"/>
          <w:szCs w:val="20"/>
        </w:rPr>
        <w:tab/>
        <w:t>N. AiErk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PD-L1 Expression Is Closely Associated With Tumor-Infiltrating Lymphocytes and Leads to Good Clinical Outcomes in Chinese Triple Negative Breast Cancer Patients. </w:t>
      </w:r>
      <w:r w:rsidRPr="00140574">
        <w:rPr>
          <w:i/>
          <w:sz w:val="20"/>
          <w:szCs w:val="20"/>
        </w:rPr>
        <w:t>Int J Biol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1172-117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.</w:t>
      </w:r>
      <w:r w:rsidRPr="00140574">
        <w:rPr>
          <w:sz w:val="20"/>
          <w:szCs w:val="20"/>
        </w:rPr>
        <w:tab/>
        <w:t>N. Akis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tongue squamous cell carcinoma. </w:t>
      </w:r>
      <w:r w:rsidRPr="00140574">
        <w:rPr>
          <w:i/>
          <w:sz w:val="20"/>
          <w:szCs w:val="20"/>
        </w:rPr>
        <w:t>Med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4</w:t>
      </w:r>
      <w:r w:rsidRPr="00140574">
        <w:rPr>
          <w:sz w:val="20"/>
          <w:szCs w:val="20"/>
        </w:rPr>
        <w:t>, 52-59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.</w:t>
      </w:r>
      <w:r w:rsidRPr="00140574">
        <w:rPr>
          <w:sz w:val="20"/>
          <w:szCs w:val="20"/>
        </w:rPr>
        <w:tab/>
        <w:t>M. Albita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of MET gene amplification and TP53 mutation with PD-L1 expression in non-small cell lung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3682-1369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.</w:t>
      </w:r>
      <w:r w:rsidRPr="00140574">
        <w:rPr>
          <w:sz w:val="20"/>
          <w:szCs w:val="20"/>
        </w:rPr>
        <w:tab/>
        <w:t>G. A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Whole transcriptome targeted gene quantification provides new insights on pulmonary sarcomatoid carcinomas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353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.</w:t>
      </w:r>
      <w:r w:rsidRPr="00140574">
        <w:rPr>
          <w:sz w:val="20"/>
          <w:szCs w:val="20"/>
        </w:rPr>
        <w:tab/>
        <w:t>H. R. A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protein expression in breast cancer is rare, enriched in basal-like tumours and associated with infiltrating lymphocytes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1488-1493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.</w:t>
      </w:r>
      <w:r w:rsidRPr="00140574">
        <w:rPr>
          <w:sz w:val="20"/>
          <w:szCs w:val="20"/>
        </w:rPr>
        <w:tab/>
        <w:t>M. Ameratung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Tumor Infiltrating Lymphocytes as Prognostic Markers in Resected NSCLC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e015395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.</w:t>
      </w:r>
      <w:r w:rsidRPr="00140574">
        <w:rPr>
          <w:sz w:val="20"/>
          <w:szCs w:val="20"/>
        </w:rPr>
        <w:tab/>
        <w:t>H. J. 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and Its Correlation with Lymph Node Metastasis in Papillary Thyroid Carcinoma. </w:t>
      </w:r>
      <w:r w:rsidRPr="00140574">
        <w:rPr>
          <w:i/>
          <w:sz w:val="20"/>
          <w:szCs w:val="20"/>
        </w:rPr>
        <w:t>J Pathol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2</w:t>
      </w:r>
      <w:r w:rsidRPr="00140574">
        <w:rPr>
          <w:sz w:val="20"/>
          <w:szCs w:val="20"/>
        </w:rPr>
        <w:t>, 9-1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.</w:t>
      </w:r>
      <w:r w:rsidRPr="00140574">
        <w:rPr>
          <w:sz w:val="20"/>
          <w:szCs w:val="20"/>
        </w:rPr>
        <w:tab/>
        <w:t>H. K. Angel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immune infiltrates are differentially expressed in distinct subgroups of gastric cancer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e154444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.</w:t>
      </w:r>
      <w:r w:rsidRPr="00140574">
        <w:rPr>
          <w:sz w:val="20"/>
          <w:szCs w:val="20"/>
        </w:rPr>
        <w:tab/>
        <w:t>T. E. Angel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BRAF V600E in papillary thyroid carcinoma is associated with increased programmed death ligand 1 expression and suppressive immune cell infiltration. </w:t>
      </w:r>
      <w:r w:rsidRPr="00140574">
        <w:rPr>
          <w:i/>
          <w:sz w:val="20"/>
          <w:szCs w:val="20"/>
        </w:rPr>
        <w:t>Thyroi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4</w:t>
      </w:r>
      <w:r w:rsidRPr="00140574">
        <w:rPr>
          <w:sz w:val="20"/>
          <w:szCs w:val="20"/>
        </w:rPr>
        <w:t>, 1385-1393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.</w:t>
      </w:r>
      <w:r w:rsidRPr="00140574">
        <w:rPr>
          <w:sz w:val="20"/>
          <w:szCs w:val="20"/>
        </w:rPr>
        <w:tab/>
        <w:t>K. C. Arbou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and other immunotherapeutic targets in thymic epithelial tumor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e018266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.</w:t>
      </w:r>
      <w:r w:rsidRPr="00140574">
        <w:rPr>
          <w:sz w:val="20"/>
          <w:szCs w:val="20"/>
        </w:rPr>
        <w:tab/>
        <w:t>H. Arias-Pulid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combined presence of CD20 + B cells and PD-L1 + tumor-infiltrating lymphocytes in inflammatory breast cancer is prognostic of improved patient outcome. </w:t>
      </w:r>
      <w:r w:rsidRPr="00140574">
        <w:rPr>
          <w:i/>
          <w:sz w:val="20"/>
          <w:szCs w:val="20"/>
        </w:rPr>
        <w:t>Breast Cancer Res Trea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1</w:t>
      </w:r>
      <w:r w:rsidRPr="00140574">
        <w:rPr>
          <w:sz w:val="20"/>
          <w:szCs w:val="20"/>
        </w:rPr>
        <w:t>, 273-28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.</w:t>
      </w:r>
      <w:r w:rsidRPr="00140574">
        <w:rPr>
          <w:sz w:val="20"/>
          <w:szCs w:val="20"/>
        </w:rPr>
        <w:tab/>
        <w:t>Y. Asa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CD8+ T cell distribution and its association with the HLA class I expression in intrahepatic cholangiocarcinoma. </w:t>
      </w:r>
      <w:r w:rsidRPr="00140574">
        <w:rPr>
          <w:i/>
          <w:sz w:val="20"/>
          <w:szCs w:val="20"/>
        </w:rPr>
        <w:t>Surg Toda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0</w:t>
      </w:r>
      <w:r w:rsidRPr="00140574">
        <w:rPr>
          <w:sz w:val="20"/>
          <w:szCs w:val="20"/>
        </w:rPr>
        <w:t>, 931-94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9.</w:t>
      </w:r>
      <w:r w:rsidRPr="00140574">
        <w:rPr>
          <w:sz w:val="20"/>
          <w:szCs w:val="20"/>
        </w:rPr>
        <w:tab/>
        <w:t xml:space="preserve">S. Asaka, T. T. Yen, T. L. Wang, I. M. Shih, S. Gaillard, T cell-inflamed phenotype and increased Foxp3 expression in infiltrating T-cells of mismatch-repair deficient endometrial cancer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2</w:t>
      </w:r>
      <w:r w:rsidRPr="00140574">
        <w:rPr>
          <w:sz w:val="20"/>
          <w:szCs w:val="20"/>
        </w:rPr>
        <w:t>, 576-58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.</w:t>
      </w:r>
      <w:r w:rsidRPr="00140574">
        <w:rPr>
          <w:sz w:val="20"/>
          <w:szCs w:val="20"/>
        </w:rPr>
        <w:tab/>
        <w:t>K. Asanu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Soluble programmed death-ligand 1 rather than PD-L1 on tumor cells effectively predicts metastasis and prognosis in soft tissue sarcomas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907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.</w:t>
      </w:r>
      <w:r w:rsidRPr="00140574">
        <w:rPr>
          <w:sz w:val="20"/>
          <w:szCs w:val="20"/>
        </w:rPr>
        <w:tab/>
        <w:t>M. Ashizaw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role of ARID1A negative expression in gastric cancer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676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.</w:t>
      </w:r>
      <w:r w:rsidRPr="00140574">
        <w:rPr>
          <w:sz w:val="20"/>
          <w:szCs w:val="20"/>
        </w:rPr>
        <w:tab/>
        <w:t xml:space="preserve">S. U. Bae, W. K. Jeong, S. K. Baek, N. K. Kim, I. Hwang, Prognostic impact of programmed cell death ligand 1 expression on long-term oncologic outcomes in colorectal cancer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5214-522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.</w:t>
      </w:r>
      <w:r w:rsidRPr="00140574">
        <w:rPr>
          <w:sz w:val="20"/>
          <w:szCs w:val="20"/>
        </w:rPr>
        <w:tab/>
        <w:t>S. P. Bagari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Between Programmed Death-Ligand 1 Expression and the Vascular Endothelial Growth Factor Pathway in Angiosarcoma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7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.</w:t>
      </w:r>
      <w:r w:rsidRPr="00140574">
        <w:rPr>
          <w:sz w:val="20"/>
          <w:szCs w:val="20"/>
        </w:rPr>
        <w:tab/>
        <w:t>Y. B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 papillary thyroid carcinoma, expression by immunohistochemistry of BRAF V600E, PD-L1, and PD-1 is closely related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2</w:t>
      </w:r>
      <w:r w:rsidRPr="00140574">
        <w:rPr>
          <w:sz w:val="20"/>
          <w:szCs w:val="20"/>
        </w:rPr>
        <w:t>, 779-78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.</w:t>
      </w:r>
      <w:r w:rsidRPr="00140574">
        <w:rPr>
          <w:sz w:val="20"/>
          <w:szCs w:val="20"/>
        </w:rPr>
        <w:tab/>
        <w:t>Y. B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PD-1 expression are correlated with distinctive clinicopathological features in papillary thyroid carcinoma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7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.</w:t>
      </w:r>
      <w:r w:rsidRPr="00140574">
        <w:rPr>
          <w:sz w:val="20"/>
          <w:szCs w:val="20"/>
        </w:rPr>
        <w:tab/>
        <w:t xml:space="preserve">M. Z. Baptista, L. O. Sarian, S. F. Derchain, G. A. Pinto, J. Vassallo, Prognostic significance of PD-L1 and PD-L2 in breast cancer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</w:t>
      </w:r>
      <w:r w:rsidRPr="00140574">
        <w:rPr>
          <w:sz w:val="20"/>
          <w:szCs w:val="20"/>
        </w:rPr>
        <w:t>, 78-8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.</w:t>
      </w:r>
      <w:r w:rsidRPr="00140574">
        <w:rPr>
          <w:sz w:val="20"/>
          <w:szCs w:val="20"/>
        </w:rPr>
        <w:tab/>
        <w:t>A. S. Bara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ratio of CD8 to Treg tumor-infiltrating lymphocytes is associated with response to cisplatin-based neoadjuvant chemotherapy in patients with muscle invasive urothelial carcinoma of the bladder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e113441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.</w:t>
      </w:r>
      <w:r w:rsidRPr="00140574">
        <w:rPr>
          <w:sz w:val="20"/>
          <w:szCs w:val="20"/>
        </w:rPr>
        <w:tab/>
        <w:t xml:space="preserve">A. Basu, J. H. Yearley, L. Annamalai, C. Pryzbycin, B. Rini, Association of PD-L1, PD-L2, and Immune Response Markers in Matched Renal Clear Cell Carcinoma Primary and Metastatic Tissue Specimens. </w:t>
      </w:r>
      <w:r w:rsidRPr="00140574">
        <w:rPr>
          <w:i/>
          <w:sz w:val="20"/>
          <w:szCs w:val="20"/>
        </w:rPr>
        <w:t>Am 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1</w:t>
      </w:r>
      <w:r w:rsidRPr="00140574">
        <w:rPr>
          <w:sz w:val="20"/>
          <w:szCs w:val="20"/>
        </w:rPr>
        <w:t>, 217-22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.</w:t>
      </w:r>
      <w:r w:rsidRPr="00140574">
        <w:rPr>
          <w:sz w:val="20"/>
          <w:szCs w:val="20"/>
        </w:rPr>
        <w:tab/>
        <w:t>S. Batu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cordance of PD-L1 expression and CD8+ TIL intensity between NSCLC and synchronous brain metastases. </w:t>
      </w:r>
      <w:r w:rsidRPr="00140574">
        <w:rPr>
          <w:i/>
          <w:sz w:val="20"/>
          <w:szCs w:val="20"/>
        </w:rPr>
        <w:t>Bosn J Basic Med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329-33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.</w:t>
      </w:r>
      <w:r w:rsidRPr="00140574">
        <w:rPr>
          <w:sz w:val="20"/>
          <w:szCs w:val="20"/>
        </w:rPr>
        <w:tab/>
        <w:t>J. Bellmun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PD-L1 expression on tumor-infiltrating mononuclear cells and overall survival in patients with urothelial carcinoma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812-817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.</w:t>
      </w:r>
      <w:r w:rsidRPr="00140574">
        <w:rPr>
          <w:sz w:val="20"/>
          <w:szCs w:val="20"/>
        </w:rPr>
        <w:tab/>
        <w:t>P. Benig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Foci of Programmed Cell Death-Ligand 1 (PD-L1)-positive Tumor Areas With Tumor-infiltrating Leukocytes (TILs) Evocative of a PD-1/PD-L1-related Adaptive Immune Resistance are Frequent in Merkel Cell Carcinoma. </w:t>
      </w:r>
      <w:r w:rsidRPr="00140574">
        <w:rPr>
          <w:i/>
          <w:sz w:val="20"/>
          <w:szCs w:val="20"/>
        </w:rPr>
        <w:t>Appl Immunohistochem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17-2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.</w:t>
      </w:r>
      <w:r w:rsidRPr="00140574">
        <w:rPr>
          <w:sz w:val="20"/>
          <w:szCs w:val="20"/>
        </w:rPr>
        <w:tab/>
        <w:t>R. Berard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relevance of programmed cell death protein 1/programmed death-ligand 1 pathway in thymic malignancies with combined immunohistochemical and biomolecular approach. </w:t>
      </w:r>
      <w:r w:rsidRPr="00140574">
        <w:rPr>
          <w:i/>
          <w:sz w:val="20"/>
          <w:szCs w:val="20"/>
        </w:rPr>
        <w:t>Expert Opin Ther Target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4</w:t>
      </w:r>
      <w:r w:rsidRPr="00140574">
        <w:rPr>
          <w:sz w:val="20"/>
          <w:szCs w:val="20"/>
        </w:rPr>
        <w:t>, 937-94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.</w:t>
      </w:r>
      <w:r w:rsidRPr="00140574">
        <w:rPr>
          <w:sz w:val="20"/>
          <w:szCs w:val="20"/>
        </w:rPr>
        <w:tab/>
        <w:t>G. Bertoli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ssessment in pediatric rhabdomyosarcoma: a pilot study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65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.</w:t>
      </w:r>
      <w:r w:rsidRPr="00140574">
        <w:rPr>
          <w:sz w:val="20"/>
          <w:szCs w:val="20"/>
        </w:rPr>
        <w:tab/>
        <w:t>Y. B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/PD-L1 expressions in medullary thyroid carcinoma: Clinicopathologic and prognostic analysis of Chinese population. </w:t>
      </w:r>
      <w:r w:rsidRPr="00140574">
        <w:rPr>
          <w:i/>
          <w:sz w:val="20"/>
          <w:szCs w:val="20"/>
        </w:rPr>
        <w:t>Eur J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5</w:t>
      </w:r>
      <w:r w:rsidRPr="00140574">
        <w:rPr>
          <w:sz w:val="20"/>
          <w:szCs w:val="20"/>
        </w:rPr>
        <w:t>, 353-35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.</w:t>
      </w:r>
      <w:r w:rsidRPr="00140574">
        <w:rPr>
          <w:sz w:val="20"/>
          <w:szCs w:val="20"/>
        </w:rPr>
        <w:tab/>
        <w:t>A. M. Blakel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ole of immune microenvironment in gastrointestinal stromal tumour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405-41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.</w:t>
      </w:r>
      <w:r w:rsidRPr="00140574">
        <w:rPr>
          <w:sz w:val="20"/>
          <w:szCs w:val="20"/>
        </w:rPr>
        <w:tab/>
        <w:t>C. Bog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s an independent prognostic predictor in gastric cancer of Western patient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24269-2428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.</w:t>
      </w:r>
      <w:r w:rsidRPr="00140574">
        <w:rPr>
          <w:sz w:val="20"/>
          <w:szCs w:val="20"/>
        </w:rPr>
        <w:tab/>
        <w:t>L. Bonan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role of immune microenvironment in small-cell lung cancer: Distribution of PD-L1 expression and prognostic role of FOXP3-positive tumour infiltrating lymphocytes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1</w:t>
      </w:r>
      <w:r w:rsidRPr="00140574">
        <w:rPr>
          <w:sz w:val="20"/>
          <w:szCs w:val="20"/>
        </w:rPr>
        <w:t>, 191-20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8.</w:t>
      </w:r>
      <w:r w:rsidRPr="00140574">
        <w:rPr>
          <w:sz w:val="20"/>
          <w:szCs w:val="20"/>
        </w:rPr>
        <w:tab/>
        <w:t>G. Bott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(PD-L1) Tumor Expression Is Associated with a Better Prognosis and Diabetic Disease in Triple Negative Breast Cancer Patients. </w:t>
      </w:r>
      <w:r w:rsidRPr="00140574">
        <w:rPr>
          <w:i/>
          <w:sz w:val="20"/>
          <w:szCs w:val="20"/>
        </w:rPr>
        <w:t>Int J Mol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 xml:space="preserve">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.</w:t>
      </w:r>
      <w:r w:rsidRPr="00140574">
        <w:rPr>
          <w:sz w:val="20"/>
          <w:szCs w:val="20"/>
        </w:rPr>
        <w:tab/>
        <w:t>G. Bott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(PD-L1) Expression in Primary Angiosarcoma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3166-317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.</w:t>
      </w:r>
      <w:r w:rsidRPr="00140574">
        <w:rPr>
          <w:sz w:val="20"/>
          <w:szCs w:val="20"/>
        </w:rPr>
        <w:tab/>
        <w:t>M. Boxber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PD-1 and characterization of tumor-infiltrating lymphocytes in high grade sarcomas of soft tissue - prognostic implications and rationale for immunotherapy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e138936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.</w:t>
      </w:r>
      <w:r w:rsidRPr="00140574">
        <w:rPr>
          <w:sz w:val="20"/>
          <w:szCs w:val="20"/>
        </w:rPr>
        <w:tab/>
        <w:t>L. Bubendorf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noninterventional, multinational study to assess PD-L1 expression in cytological and histological lung cancer specimens. </w:t>
      </w:r>
      <w:r w:rsidRPr="00140574">
        <w:rPr>
          <w:i/>
          <w:sz w:val="20"/>
          <w:szCs w:val="20"/>
        </w:rPr>
        <w:t>Cancer Cyto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8</w:t>
      </w:r>
      <w:r w:rsidRPr="00140574">
        <w:rPr>
          <w:sz w:val="20"/>
          <w:szCs w:val="20"/>
        </w:rPr>
        <w:t>, 928-93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.</w:t>
      </w:r>
      <w:r w:rsidRPr="00140574">
        <w:rPr>
          <w:sz w:val="20"/>
          <w:szCs w:val="20"/>
        </w:rPr>
        <w:tab/>
        <w:t>M. Buca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/PD-L1 expression in anal squamous intraepithelial lesion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3582-358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.</w:t>
      </w:r>
      <w:r w:rsidRPr="00140574">
        <w:rPr>
          <w:sz w:val="20"/>
          <w:szCs w:val="20"/>
        </w:rPr>
        <w:tab/>
        <w:t xml:space="preserve">S. Burugu, D. Gao, S. Leung, S. K. Chia, T. O. Nielsen, LAG-3+ tumor infiltrating lymphocytes in breast cancer: clinical correlates and association with PD-1/PD-L1+ tumors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2977-298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.</w:t>
      </w:r>
      <w:r w:rsidRPr="00140574">
        <w:rPr>
          <w:sz w:val="20"/>
          <w:szCs w:val="20"/>
        </w:rPr>
        <w:tab/>
        <w:t>C. Calagu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in Hormone-naive and Treated Prostate Cancer Patients Receiving Neoadjuvant Abiraterone Acetate plus Prednisone and Leuprolide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6812-682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.</w:t>
      </w:r>
      <w:r w:rsidRPr="00140574">
        <w:rPr>
          <w:sz w:val="20"/>
          <w:szCs w:val="20"/>
        </w:rPr>
        <w:tab/>
        <w:t>I. Calik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ratumoral Cytotoxic T-Lymphocyte Density and PD-L1 Expression Are Prognostic Biomarkers for Patients with Colorectal Cancer. </w:t>
      </w:r>
      <w:r w:rsidRPr="00140574">
        <w:rPr>
          <w:i/>
          <w:sz w:val="20"/>
          <w:szCs w:val="20"/>
        </w:rPr>
        <w:t>Medicina (Kaunas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5</w:t>
      </w:r>
      <w:r w:rsidRPr="00140574">
        <w:rPr>
          <w:sz w:val="20"/>
          <w:szCs w:val="20"/>
        </w:rPr>
        <w:t xml:space="preserve">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.</w:t>
      </w:r>
      <w:r w:rsidRPr="00140574">
        <w:rPr>
          <w:sz w:val="20"/>
          <w:szCs w:val="20"/>
        </w:rPr>
        <w:tab/>
        <w:t>M. Calle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fferential Expression of PD-L1 between Primary and Metastatic Sites in Clear-Cell Renal Cell Carcinoma. </w:t>
      </w:r>
      <w:r w:rsidRPr="00140574">
        <w:rPr>
          <w:i/>
          <w:sz w:val="20"/>
          <w:szCs w:val="20"/>
        </w:rPr>
        <w:t>Cancer Immun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1158-1164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.</w:t>
      </w:r>
      <w:r w:rsidRPr="00140574">
        <w:rPr>
          <w:sz w:val="20"/>
          <w:szCs w:val="20"/>
        </w:rPr>
        <w:tab/>
        <w:t>I. Catacchi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ratumoral, rather than stromal, CD8+ T cells could be a potential negative prognostic marker in invasive breast cancer patients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585-59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.</w:t>
      </w:r>
      <w:r w:rsidRPr="00140574">
        <w:rPr>
          <w:sz w:val="20"/>
          <w:szCs w:val="20"/>
        </w:rPr>
        <w:tab/>
        <w:t>S. Cedre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lysis of expression of programmed cell death 1 ligand 1 (PD-L1) in malignant pleural mesothelioma (MPM)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e012107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.</w:t>
      </w:r>
      <w:r w:rsidRPr="00140574">
        <w:rPr>
          <w:sz w:val="20"/>
          <w:szCs w:val="20"/>
        </w:rPr>
        <w:tab/>
        <w:t xml:space="preserve">Y. J. Cha, H. R. Kim, C. Y. Lee, B. C. Cho, H. S. Shim, Clinicopathological and prognostic significance of programmed cell death ligand-1 expression in lung adenocarcinoma and its relationship with p53 status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7</w:t>
      </w:r>
      <w:r w:rsidRPr="00140574">
        <w:rPr>
          <w:sz w:val="20"/>
          <w:szCs w:val="20"/>
        </w:rPr>
        <w:t>, 73-8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.</w:t>
      </w:r>
      <w:r w:rsidRPr="00140574">
        <w:rPr>
          <w:sz w:val="20"/>
          <w:szCs w:val="20"/>
        </w:rPr>
        <w:tab/>
        <w:t>B. H. Chamsedd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ment of circularized E7 RNA, GLUT1, and PD-L1 in anal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5958-596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.</w:t>
      </w:r>
      <w:r w:rsidRPr="00140574">
        <w:rPr>
          <w:sz w:val="20"/>
          <w:szCs w:val="20"/>
        </w:rPr>
        <w:tab/>
        <w:t xml:space="preserve">D. Chandrasekaran, S. Sundaram, K. N, P. R, Programmed Death Ligand 1; An Immunotarget for Renal Cell Carcinoma. </w:t>
      </w:r>
      <w:r w:rsidRPr="00140574">
        <w:rPr>
          <w:i/>
          <w:sz w:val="20"/>
          <w:szCs w:val="20"/>
        </w:rPr>
        <w:t>Asian Pac J Cancer Prev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2951-295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.</w:t>
      </w:r>
      <w:r w:rsidRPr="00140574">
        <w:rPr>
          <w:sz w:val="20"/>
          <w:szCs w:val="20"/>
        </w:rPr>
        <w:tab/>
        <w:t>B. C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number of PD-1 positive intratumoural lymphocytes predicts survival benefit of cytokine-induced killer cells for hepatocellular carcinoma patients. </w:t>
      </w:r>
      <w:r w:rsidRPr="00140574">
        <w:rPr>
          <w:i/>
          <w:sz w:val="20"/>
          <w:szCs w:val="20"/>
        </w:rPr>
        <w:t>Liver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1449-145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.</w:t>
      </w:r>
      <w:r w:rsidRPr="00140574">
        <w:rPr>
          <w:sz w:val="20"/>
          <w:szCs w:val="20"/>
        </w:rPr>
        <w:tab/>
        <w:t>J. C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Between Programmed Death Ligand 1 Expression in Patients With Basal Cell Carcinomas and the Number of Treatment Modalities. </w:t>
      </w:r>
      <w:r w:rsidRPr="00140574">
        <w:rPr>
          <w:i/>
          <w:sz w:val="20"/>
          <w:szCs w:val="20"/>
        </w:rPr>
        <w:t>JAMA Der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3</w:t>
      </w:r>
      <w:r w:rsidRPr="00140574">
        <w:rPr>
          <w:sz w:val="20"/>
          <w:szCs w:val="20"/>
        </w:rPr>
        <w:t>, 285-29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.</w:t>
      </w:r>
      <w:r w:rsidRPr="00140574">
        <w:rPr>
          <w:sz w:val="20"/>
          <w:szCs w:val="20"/>
        </w:rPr>
        <w:tab/>
        <w:t>S. L. Cha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stinct Molecular Landscape of Epstein-Barr Virus Associated Pulmonary Lymphoepithelioma-Like Carcinoma Revealed by Genomic Sequencing. </w:t>
      </w:r>
      <w:r w:rsidRPr="00140574">
        <w:rPr>
          <w:i/>
          <w:sz w:val="20"/>
          <w:szCs w:val="20"/>
        </w:rPr>
        <w:t>Cancers (Basel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 xml:space="preserve">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5.</w:t>
      </w:r>
      <w:r w:rsidRPr="00140574">
        <w:rPr>
          <w:sz w:val="20"/>
          <w:szCs w:val="20"/>
        </w:rPr>
        <w:tab/>
        <w:t>B. J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characteristic of a subset of aggressive B-cell lymphomas and virus-associated malignancies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3462-3473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6.</w:t>
      </w:r>
      <w:r w:rsidRPr="00140574">
        <w:rPr>
          <w:sz w:val="20"/>
          <w:szCs w:val="20"/>
        </w:rPr>
        <w:tab/>
        <w:t>C. L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s a predictive biomarker for cytokine-induced killer cell immunotherapy in patients with hepatocellular carcinoma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e117665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57.</w:t>
      </w:r>
      <w:r w:rsidRPr="00140574">
        <w:rPr>
          <w:sz w:val="20"/>
          <w:szCs w:val="20"/>
        </w:rPr>
        <w:tab/>
        <w:t xml:space="preserve">H. Chen, B. Xia, T. Zheng, G. Lou, Immunoscore system combining CD8 and PD-1/PD-L1: A novel approach that predicts the clinical outcomes for cervical cancer. </w:t>
      </w:r>
      <w:r w:rsidRPr="00140574">
        <w:rPr>
          <w:i/>
          <w:sz w:val="20"/>
          <w:szCs w:val="20"/>
        </w:rPr>
        <w:t>Int J Biol Marker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5</w:t>
      </w:r>
      <w:r w:rsidRPr="00140574">
        <w:rPr>
          <w:sz w:val="20"/>
          <w:szCs w:val="20"/>
        </w:rPr>
        <w:t>, 65-7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8.</w:t>
      </w:r>
      <w:r w:rsidRPr="00140574">
        <w:rPr>
          <w:sz w:val="20"/>
          <w:szCs w:val="20"/>
        </w:rPr>
        <w:tab/>
        <w:t xml:space="preserve">J. Chen, P. Gu, H. Wu, Uncovering PD-L1 and CD8(+) TILS Expression and Clinical Implication in Cervical Squamous Cell Carcinoma. </w:t>
      </w:r>
      <w:r w:rsidRPr="00140574">
        <w:rPr>
          <w:i/>
          <w:sz w:val="20"/>
          <w:szCs w:val="20"/>
        </w:rPr>
        <w:t>Biomed Res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20</w:t>
      </w:r>
      <w:r w:rsidRPr="00140574">
        <w:rPr>
          <w:sz w:val="20"/>
          <w:szCs w:val="20"/>
        </w:rPr>
        <w:t>, 816436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9.</w:t>
      </w:r>
      <w:r w:rsidRPr="00140574">
        <w:rPr>
          <w:sz w:val="20"/>
          <w:szCs w:val="20"/>
        </w:rPr>
        <w:tab/>
        <w:t>K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programmed death-1 and programmed death-ligand 1 expression in patients with esophageal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30772-3078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0.</w:t>
      </w:r>
      <w:r w:rsidRPr="00140574">
        <w:rPr>
          <w:sz w:val="20"/>
          <w:szCs w:val="20"/>
        </w:rPr>
        <w:tab/>
        <w:t>L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landscape of immune microenvironment in lung adenocarcinoma and squamous cell carcinoma based on PD-L1 expression and tumor-infiltrating lymphocytes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7207-721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1.</w:t>
      </w:r>
      <w:r w:rsidRPr="00140574">
        <w:rPr>
          <w:sz w:val="20"/>
          <w:szCs w:val="20"/>
        </w:rPr>
        <w:tab/>
        <w:t>Q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stribution of PD-L1 expression and its relationship with clinicopathological variables: an audit from 1071 cases of surgically resected non-small cell lung cancer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774-78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2.</w:t>
      </w:r>
      <w:r w:rsidRPr="00140574">
        <w:rPr>
          <w:sz w:val="20"/>
          <w:szCs w:val="20"/>
        </w:rPr>
        <w:tab/>
        <w:t>Y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tumor mutational burden status for prediction of response to chemotherapy and targeted therapy in non-small cell lung cancer. </w:t>
      </w:r>
      <w:r w:rsidRPr="00140574">
        <w:rPr>
          <w:i/>
          <w:sz w:val="20"/>
          <w:szCs w:val="20"/>
        </w:rPr>
        <w:t>J Exp 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193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3.</w:t>
      </w:r>
      <w:r w:rsidRPr="00140574">
        <w:rPr>
          <w:sz w:val="20"/>
          <w:szCs w:val="20"/>
        </w:rPr>
        <w:tab/>
        <w:t>Y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coexpression and clinical significance of costimulatory molecules B7-H1, B7-H3, and B7-H4 in human pancreatic cancer. </w:t>
      </w:r>
      <w:r w:rsidRPr="00140574">
        <w:rPr>
          <w:i/>
          <w:sz w:val="20"/>
          <w:szCs w:val="20"/>
        </w:rPr>
        <w:t>Onco Target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1465-1472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4.</w:t>
      </w:r>
      <w:r w:rsidRPr="00140574">
        <w:rPr>
          <w:sz w:val="20"/>
          <w:szCs w:val="20"/>
        </w:rPr>
        <w:tab/>
        <w:t>Y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the Expression of PD-L1 and Clinicopathological Features in Patients with Thymic Epithelial Tumors. </w:t>
      </w:r>
      <w:r w:rsidRPr="00140574">
        <w:rPr>
          <w:i/>
          <w:sz w:val="20"/>
          <w:szCs w:val="20"/>
        </w:rPr>
        <w:t>Biomed Res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18</w:t>
      </w:r>
      <w:r w:rsidRPr="00140574">
        <w:rPr>
          <w:sz w:val="20"/>
          <w:szCs w:val="20"/>
        </w:rPr>
        <w:t>, 583054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5.</w:t>
      </w:r>
      <w:r w:rsidRPr="00140574">
        <w:rPr>
          <w:sz w:val="20"/>
          <w:szCs w:val="20"/>
        </w:rPr>
        <w:tab/>
        <w:t xml:space="preserve">Y. L. Chen, G. X. Wang, B. A. Lin, J. S. Huang, MicroRNA-93-5p expression in tumor tissue and its tumor suppressor function via targeting programmed death ligand-1 in colorectal cancer. </w:t>
      </w:r>
      <w:r w:rsidRPr="00140574">
        <w:rPr>
          <w:i/>
          <w:sz w:val="20"/>
          <w:szCs w:val="20"/>
        </w:rPr>
        <w:t>Cell Biol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4</w:t>
      </w:r>
      <w:r w:rsidRPr="00140574">
        <w:rPr>
          <w:sz w:val="20"/>
          <w:szCs w:val="20"/>
        </w:rPr>
        <w:t>, 1224-123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6.</w:t>
      </w:r>
      <w:r w:rsidRPr="00140574">
        <w:rPr>
          <w:sz w:val="20"/>
          <w:szCs w:val="20"/>
        </w:rPr>
        <w:tab/>
        <w:t>Y. Y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lationship between programmed death-ligand 1 and clinicopathological characteristics in non-small cell lung cancer patients. </w:t>
      </w:r>
      <w:r w:rsidRPr="00140574">
        <w:rPr>
          <w:i/>
          <w:sz w:val="20"/>
          <w:szCs w:val="20"/>
        </w:rPr>
        <w:t>Chin Med Sci J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147-151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7.</w:t>
      </w:r>
      <w:r w:rsidRPr="00140574">
        <w:rPr>
          <w:sz w:val="20"/>
          <w:szCs w:val="20"/>
        </w:rPr>
        <w:tab/>
        <w:t>Z. Ch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ssociated with advanced non-small cell lung cancer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921-927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8.</w:t>
      </w:r>
      <w:r w:rsidRPr="00140574">
        <w:rPr>
          <w:sz w:val="20"/>
          <w:szCs w:val="20"/>
        </w:rPr>
        <w:tab/>
        <w:t>M. Chew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: A Poor Prognostic Marker in Endometrial Carcinoma. </w:t>
      </w:r>
      <w:r w:rsidRPr="00140574">
        <w:rPr>
          <w:i/>
          <w:sz w:val="20"/>
          <w:szCs w:val="20"/>
        </w:rPr>
        <w:t>Diagnostics (Basel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 xml:space="preserve">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69.</w:t>
      </w:r>
      <w:r w:rsidRPr="00140574">
        <w:rPr>
          <w:sz w:val="20"/>
          <w:szCs w:val="20"/>
        </w:rPr>
        <w:tab/>
        <w:t>C. D. Ch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PD-L1 expression by immunohistochemistry and gene microarray with molecular subtypes of ovarian tumor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2001-201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0.</w:t>
      </w:r>
      <w:r w:rsidRPr="00140574">
        <w:rPr>
          <w:sz w:val="20"/>
          <w:szCs w:val="20"/>
        </w:rPr>
        <w:tab/>
        <w:t xml:space="preserve">Z. Chinn, M. H. Stoler, A. M. Mills, PD-L1 and IDO expression in cervical and vulvar invasive and intraepithelial squamous neoplasias: implications for combination immunotherapy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4</w:t>
      </w:r>
      <w:r w:rsidRPr="00140574">
        <w:rPr>
          <w:sz w:val="20"/>
          <w:szCs w:val="20"/>
        </w:rPr>
        <w:t>, 256-26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1.</w:t>
      </w:r>
      <w:r w:rsidRPr="00140574">
        <w:rPr>
          <w:sz w:val="20"/>
          <w:szCs w:val="20"/>
        </w:rPr>
        <w:tab/>
        <w:t>A. V. Chintakuntlawa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1 and PD-L1 in Anaplastic Thyroid Cancer Patients Treated With Multimodal Therapy: Results From a Retrospective Study. </w:t>
      </w:r>
      <w:r w:rsidRPr="00140574">
        <w:rPr>
          <w:i/>
          <w:sz w:val="20"/>
          <w:szCs w:val="20"/>
        </w:rPr>
        <w:t>J Clin Endocrinol Metab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2</w:t>
      </w:r>
      <w:r w:rsidRPr="00140574">
        <w:rPr>
          <w:sz w:val="20"/>
          <w:szCs w:val="20"/>
        </w:rPr>
        <w:t>, 1943-195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2.</w:t>
      </w:r>
      <w:r w:rsidRPr="00140574">
        <w:rPr>
          <w:sz w:val="20"/>
          <w:szCs w:val="20"/>
        </w:rPr>
        <w:tab/>
        <w:t>J. Chipolli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plications of Programmed Death Ligand-1 Positivity in Non-Clear Cell Renal Cell Carcinoma. </w:t>
      </w:r>
      <w:r w:rsidRPr="00140574">
        <w:rPr>
          <w:i/>
          <w:sz w:val="20"/>
          <w:szCs w:val="20"/>
        </w:rPr>
        <w:t>J Kidney Cancer VH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6-1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3.</w:t>
      </w:r>
      <w:r w:rsidRPr="00140574">
        <w:rPr>
          <w:sz w:val="20"/>
          <w:szCs w:val="20"/>
        </w:rPr>
        <w:tab/>
        <w:t>J. Chipolli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PD-L1 expression for surgically treated localized renal cell carcinoma: implications for risk stratification and adjuvant therapies. </w:t>
      </w:r>
      <w:r w:rsidRPr="00140574">
        <w:rPr>
          <w:i/>
          <w:sz w:val="20"/>
          <w:szCs w:val="20"/>
        </w:rPr>
        <w:t>Ther Adv U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175628721988260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4.</w:t>
      </w:r>
      <w:r w:rsidRPr="00140574">
        <w:rPr>
          <w:sz w:val="20"/>
          <w:szCs w:val="20"/>
        </w:rPr>
        <w:tab/>
        <w:t>J. Ch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Four distinct immune microenvironment subtypes in gastric adenocarcinoma with special reference to microsatellite instability. </w:t>
      </w:r>
      <w:r w:rsidRPr="00140574">
        <w:rPr>
          <w:i/>
          <w:sz w:val="20"/>
          <w:szCs w:val="20"/>
        </w:rPr>
        <w:t>ESMO Open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e00032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75.</w:t>
      </w:r>
      <w:r w:rsidRPr="00140574">
        <w:rPr>
          <w:sz w:val="20"/>
          <w:szCs w:val="20"/>
        </w:rPr>
        <w:tab/>
        <w:t>J. Ch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-ligand 1 expression predicts survival in patients with gastric carcinoma with microsatellite instability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13320-1332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6.</w:t>
      </w:r>
      <w:r w:rsidRPr="00140574">
        <w:rPr>
          <w:sz w:val="20"/>
          <w:szCs w:val="20"/>
        </w:rPr>
        <w:tab/>
        <w:t>J. H. Ch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in Paired Non-Small Cell Lung Cancer Tumor Samples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e473-e47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7.</w:t>
      </w:r>
      <w:r w:rsidRPr="00140574">
        <w:rPr>
          <w:sz w:val="20"/>
          <w:szCs w:val="20"/>
        </w:rPr>
        <w:tab/>
        <w:t>E. Cho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perspectives of PD-L1 combined with tumor-infiltrating lymphocytes, Epstein-Barr virus, and microsatellite instability in gastric carcinomas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6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8.</w:t>
      </w:r>
      <w:r w:rsidRPr="00140574">
        <w:rPr>
          <w:sz w:val="20"/>
          <w:szCs w:val="20"/>
        </w:rPr>
        <w:tab/>
        <w:t xml:space="preserve">M. Choschzick, A. Gut, D. Fink, PD-L1 receptor expression in vulvar carcinomas is HPV-independent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3</w:t>
      </w:r>
      <w:r w:rsidRPr="00140574">
        <w:rPr>
          <w:sz w:val="20"/>
          <w:szCs w:val="20"/>
        </w:rPr>
        <w:t>, 513-51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79.</w:t>
      </w:r>
      <w:r w:rsidRPr="00140574">
        <w:rPr>
          <w:sz w:val="20"/>
          <w:szCs w:val="20"/>
        </w:rPr>
        <w:tab/>
        <w:t>T. K. Chouei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nonclear-cell renal cell carcinoma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</w:t>
      </w:r>
      <w:r w:rsidRPr="00140574">
        <w:rPr>
          <w:sz w:val="20"/>
          <w:szCs w:val="20"/>
        </w:rPr>
        <w:t>, 2178-2184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0.</w:t>
      </w:r>
      <w:r w:rsidRPr="00140574">
        <w:rPr>
          <w:sz w:val="20"/>
          <w:szCs w:val="20"/>
        </w:rPr>
        <w:tab/>
        <w:t>M. Chovanec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role of programmed-death ligand 1 (PD-L1) expressing tumor infiltrating lymphocytes in testicular germ cell tumor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21794-2180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1.</w:t>
      </w:r>
      <w:r w:rsidRPr="00140574">
        <w:rPr>
          <w:sz w:val="20"/>
          <w:szCs w:val="20"/>
        </w:rPr>
        <w:tab/>
        <w:t>S. Chowdhur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overexpression is a prognostic marker for aggressive papillary thyroid cancer and its variant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32318-3232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2.</w:t>
      </w:r>
      <w:r w:rsidRPr="00140574">
        <w:rPr>
          <w:sz w:val="20"/>
          <w:szCs w:val="20"/>
        </w:rPr>
        <w:tab/>
        <w:t xml:space="preserve">H. W. Chun, R. Hong, Significance of PD-L1 clones and C-MET expression in hepatocellular carcinoma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</w:t>
      </w:r>
      <w:r w:rsidRPr="00140574">
        <w:rPr>
          <w:sz w:val="20"/>
          <w:szCs w:val="20"/>
        </w:rPr>
        <w:t>, 5487-549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3.</w:t>
      </w:r>
      <w:r w:rsidRPr="00140574">
        <w:rPr>
          <w:sz w:val="20"/>
          <w:szCs w:val="20"/>
        </w:rPr>
        <w:tab/>
        <w:t xml:space="preserve">M. Cives, J. Strosberg, S. Al Diffalha, D. Coppola, Analysis of the immune landscape of small bowel neuroendocrine tumors. </w:t>
      </w:r>
      <w:r w:rsidRPr="00140574">
        <w:rPr>
          <w:i/>
          <w:sz w:val="20"/>
          <w:szCs w:val="20"/>
        </w:rPr>
        <w:t>Endocr Rela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119-13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4.</w:t>
      </w:r>
      <w:r w:rsidRPr="00140574">
        <w:rPr>
          <w:sz w:val="20"/>
          <w:szCs w:val="20"/>
        </w:rPr>
        <w:tab/>
        <w:t>S. Clav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D274 (PDL1) and JAK2 genomic amplifications in pulmonary squamous-cell and adenocarcinoma patient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259-26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5.</w:t>
      </w:r>
      <w:r w:rsidRPr="00140574">
        <w:rPr>
          <w:sz w:val="20"/>
          <w:szCs w:val="20"/>
        </w:rPr>
        <w:tab/>
        <w:t>C. Combaz-Lai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biomarkers PD-1/PD-L1 and TLR3 in malignant pleural mesotheliomas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2</w:t>
      </w:r>
      <w:r w:rsidRPr="00140574">
        <w:rPr>
          <w:sz w:val="20"/>
          <w:szCs w:val="20"/>
        </w:rPr>
        <w:t>, 9-1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6.</w:t>
      </w:r>
      <w:r w:rsidRPr="00140574">
        <w:rPr>
          <w:sz w:val="20"/>
          <w:szCs w:val="20"/>
        </w:rPr>
        <w:tab/>
        <w:t>E. Cond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ligning digital CD8(+) scoring and targeted next-generation sequencing with programmed death ligand 1 expression: a pragmatic approach in early-stage squamous cell lung carcinoma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270-28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7.</w:t>
      </w:r>
      <w:r w:rsidRPr="00140574">
        <w:rPr>
          <w:sz w:val="20"/>
          <w:szCs w:val="20"/>
        </w:rPr>
        <w:tab/>
        <w:t>W. A. Coop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 favorable prognostic factor in early stage non-small cell carcinoma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9</w:t>
      </w:r>
      <w:r w:rsidRPr="00140574">
        <w:rPr>
          <w:sz w:val="20"/>
          <w:szCs w:val="20"/>
        </w:rPr>
        <w:t>, 181-188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8.</w:t>
      </w:r>
      <w:r w:rsidRPr="00140574">
        <w:rPr>
          <w:sz w:val="20"/>
          <w:szCs w:val="20"/>
        </w:rPr>
        <w:tab/>
        <w:t>D. A. Costa Arante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valuation of HLA-G, HLA-E, and PD-L1 proteins in oral osteosarcomas. </w:t>
      </w:r>
      <w:r w:rsidRPr="00140574">
        <w:rPr>
          <w:i/>
          <w:sz w:val="20"/>
          <w:szCs w:val="20"/>
        </w:rPr>
        <w:t>Oral Surg Oral Med Oral Pathol Oral Radi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3</w:t>
      </w:r>
      <w:r w:rsidRPr="00140574">
        <w:rPr>
          <w:sz w:val="20"/>
          <w:szCs w:val="20"/>
        </w:rPr>
        <w:t>, e188-e19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89.</w:t>
      </w:r>
      <w:r w:rsidRPr="00140574">
        <w:rPr>
          <w:sz w:val="20"/>
          <w:szCs w:val="20"/>
        </w:rPr>
        <w:tab/>
        <w:t xml:space="preserve">S. Cui, L. Dong, J. Qian, L. Ye, L. Jiang, Classifying Non-Small Cell Lung Cancer by Status of Programmed Cell Death Ligand 1 and Tumor-Infiltrating Lymphocytes on Tumor Cells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29-13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0.</w:t>
      </w:r>
      <w:r w:rsidRPr="00140574">
        <w:rPr>
          <w:sz w:val="20"/>
          <w:szCs w:val="20"/>
        </w:rPr>
        <w:tab/>
        <w:t>S. Cu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protein levels predicted survival of non-small cell lung cancer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4075-408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1.</w:t>
      </w:r>
      <w:r w:rsidRPr="00140574">
        <w:rPr>
          <w:sz w:val="20"/>
          <w:szCs w:val="20"/>
        </w:rPr>
        <w:tab/>
        <w:t>L. L. Cunh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fferentiated thyroid carcinomas may elude the immune system by B7H1 upregulation. </w:t>
      </w:r>
      <w:r w:rsidRPr="00140574">
        <w:rPr>
          <w:i/>
          <w:sz w:val="20"/>
          <w:szCs w:val="20"/>
        </w:rPr>
        <w:t>Endocr Rela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103-110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2.</w:t>
      </w:r>
      <w:r w:rsidRPr="00140574">
        <w:rPr>
          <w:sz w:val="20"/>
          <w:szCs w:val="20"/>
        </w:rPr>
        <w:tab/>
        <w:t>N. D'Alessandri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ssociated with tumor infiltrating lymphocytes that predict response to NACT in squamous cell cervical cancer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8</w:t>
      </w:r>
      <w:r w:rsidRPr="00140574">
        <w:rPr>
          <w:sz w:val="20"/>
          <w:szCs w:val="20"/>
        </w:rPr>
        <w:t>, 517-525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3.</w:t>
      </w:r>
      <w:r w:rsidRPr="00140574">
        <w:rPr>
          <w:sz w:val="20"/>
          <w:szCs w:val="20"/>
        </w:rPr>
        <w:tab/>
        <w:t>S. P. D'Angel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valence of tumor-infiltrating lymphocytes and PD-L1 expression in the soft tissue sarcoma microenvironment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6</w:t>
      </w:r>
      <w:r w:rsidRPr="00140574">
        <w:rPr>
          <w:sz w:val="20"/>
          <w:szCs w:val="20"/>
        </w:rPr>
        <w:t>, 357-365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4.</w:t>
      </w:r>
      <w:r w:rsidRPr="00140574">
        <w:rPr>
          <w:sz w:val="20"/>
          <w:szCs w:val="20"/>
        </w:rPr>
        <w:tab/>
        <w:t>M. D'Arcangel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in early stage, resectable non-small cell lung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561-57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5.</w:t>
      </w:r>
      <w:r w:rsidRPr="00140574">
        <w:rPr>
          <w:sz w:val="20"/>
          <w:szCs w:val="20"/>
        </w:rPr>
        <w:tab/>
        <w:t>C. D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cordance of immune checkpoints within tumor immune contexture and their prognostic significance in gastric cancer. </w:t>
      </w:r>
      <w:r w:rsidRPr="00140574">
        <w:rPr>
          <w:i/>
          <w:sz w:val="20"/>
          <w:szCs w:val="20"/>
        </w:rPr>
        <w:t>M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551-155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96.</w:t>
      </w:r>
      <w:r w:rsidRPr="00140574">
        <w:rPr>
          <w:sz w:val="20"/>
          <w:szCs w:val="20"/>
        </w:rPr>
        <w:tab/>
        <w:t>X. D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PD-L1 and HIF-1alpha Coexpression with Poor Prognosis in Hepatocellular Carcinoma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559-56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7.</w:t>
      </w:r>
      <w:r w:rsidRPr="00140574">
        <w:rPr>
          <w:sz w:val="20"/>
          <w:szCs w:val="20"/>
        </w:rPr>
        <w:tab/>
        <w:t>S. Darb-Esfaha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rogrammed cell death-1 (PD-1) and PD-ligand 1 (PD-L1) expression in cancer cells and tumor-infiltrating lymphocytes in ovarian high grade serous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1486-149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8.</w:t>
      </w:r>
      <w:r w:rsidRPr="00140574">
        <w:rPr>
          <w:sz w:val="20"/>
          <w:szCs w:val="20"/>
        </w:rPr>
        <w:tab/>
        <w:t xml:space="preserve">J. J. de Jong, H. Stoop, D. Nieboer, J. L. Boormans, G. van Leenders, Concordance of PD-L1 expression in matched urothelial bladder cancer specimen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983-98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99.</w:t>
      </w:r>
      <w:r w:rsidRPr="00140574">
        <w:rPr>
          <w:sz w:val="20"/>
          <w:szCs w:val="20"/>
        </w:rPr>
        <w:tab/>
        <w:t>C. M.-B. P. D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Programmed Death Receptor-1 Expression in Tumor-Infiltrating Lymphocytes and Programmed Death Ligand-1 Expression in Non-Small Cell Lung Carcinoma. </w:t>
      </w:r>
      <w:r w:rsidRPr="00140574">
        <w:rPr>
          <w:i/>
          <w:sz w:val="20"/>
          <w:szCs w:val="20"/>
        </w:rPr>
        <w:t>Arch Pathol Lab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2</w:t>
      </w:r>
      <w:r w:rsidRPr="00140574">
        <w:rPr>
          <w:sz w:val="20"/>
          <w:szCs w:val="20"/>
        </w:rPr>
        <w:t>, 1388-139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0.</w:t>
      </w:r>
      <w:r w:rsidRPr="00140574">
        <w:rPr>
          <w:sz w:val="20"/>
          <w:szCs w:val="20"/>
        </w:rPr>
        <w:tab/>
        <w:t>M. Dell'Aquil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thyroid cytology: A possible diagnostic and prognostic marker. </w:t>
      </w:r>
      <w:r w:rsidRPr="00140574">
        <w:rPr>
          <w:i/>
          <w:sz w:val="20"/>
          <w:szCs w:val="20"/>
        </w:rPr>
        <w:t>Cancer Cyto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8</w:t>
      </w:r>
      <w:r w:rsidRPr="00140574">
        <w:rPr>
          <w:sz w:val="20"/>
          <w:szCs w:val="20"/>
        </w:rPr>
        <w:t>, 177-18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1.</w:t>
      </w:r>
      <w:r w:rsidRPr="00140574">
        <w:rPr>
          <w:sz w:val="20"/>
          <w:szCs w:val="20"/>
        </w:rPr>
        <w:tab/>
        <w:t>S. Derk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pithelial PD-L2 Expression Marks Barrett's Esophagus and Esophageal Adenocarcinoma. </w:t>
      </w:r>
      <w:r w:rsidRPr="00140574">
        <w:rPr>
          <w:i/>
          <w:sz w:val="20"/>
          <w:szCs w:val="20"/>
        </w:rPr>
        <w:t>Cancer Immun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1123-1129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2.</w:t>
      </w:r>
      <w:r w:rsidRPr="00140574">
        <w:rPr>
          <w:sz w:val="20"/>
          <w:szCs w:val="20"/>
        </w:rPr>
        <w:tab/>
        <w:t>M. Di Bartolome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and Predictive Value of Microsatellite Instability, Inflammatory Reaction and PD-L1 in Gastric Cancer Patients Treated with Either Adjuvant 5-FU/LV or Sequential FOLFIRI Followed by Cisplatin and Docetaxel: A Translational Analysis from the ITACA-S Trial. </w:t>
      </w:r>
      <w:r w:rsidRPr="00140574">
        <w:rPr>
          <w:i/>
          <w:sz w:val="20"/>
          <w:szCs w:val="20"/>
        </w:rPr>
        <w:t>Oncologis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</w:t>
      </w:r>
      <w:r w:rsidRPr="00140574">
        <w:rPr>
          <w:sz w:val="20"/>
          <w:szCs w:val="20"/>
        </w:rPr>
        <w:t>, e460-e46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3.</w:t>
      </w:r>
      <w:r w:rsidRPr="00140574">
        <w:rPr>
          <w:sz w:val="20"/>
          <w:szCs w:val="20"/>
        </w:rPr>
        <w:tab/>
        <w:t>F. Di Pin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re Immunohistochemical Markers Useful in Phenotypic Gastric Cancer Classification? </w:t>
      </w:r>
      <w:r w:rsidRPr="00140574">
        <w:rPr>
          <w:i/>
          <w:sz w:val="20"/>
          <w:szCs w:val="20"/>
        </w:rPr>
        <w:t>Onc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8</w:t>
      </w:r>
      <w:r w:rsidRPr="00140574">
        <w:rPr>
          <w:sz w:val="20"/>
          <w:szCs w:val="20"/>
        </w:rPr>
        <w:t>, 566-57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4.</w:t>
      </w:r>
      <w:r w:rsidRPr="00140574">
        <w:rPr>
          <w:sz w:val="20"/>
          <w:szCs w:val="20"/>
        </w:rPr>
        <w:tab/>
        <w:t>E. A. Dil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Intratumoral Heterogeneity Across Breast Cancer Subtypes and Stages: An Assessment of 245 Primary and 40 Metastatic Tumors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1</w:t>
      </w:r>
      <w:r w:rsidRPr="00140574">
        <w:rPr>
          <w:sz w:val="20"/>
          <w:szCs w:val="20"/>
        </w:rPr>
        <w:t>, 334-34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5.</w:t>
      </w:r>
      <w:r w:rsidRPr="00140574">
        <w:rPr>
          <w:sz w:val="20"/>
          <w:szCs w:val="20"/>
        </w:rPr>
        <w:tab/>
        <w:t>B. Dislic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patterns of programmed death-ligand 1 in esophageal adenocarcinomas: comparison between primary tumors and metastases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6</w:t>
      </w:r>
      <w:r w:rsidRPr="00140574">
        <w:rPr>
          <w:sz w:val="20"/>
          <w:szCs w:val="20"/>
        </w:rPr>
        <w:t>, 777-78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6.</w:t>
      </w:r>
      <w:r w:rsidRPr="00140574">
        <w:rPr>
          <w:sz w:val="20"/>
          <w:szCs w:val="20"/>
        </w:rPr>
        <w:tab/>
        <w:t>R. Doguk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the Expression of PD-L1 and Clinicopathological Parameters in Triple Negative Breast Cancer Patients. </w:t>
      </w:r>
      <w:r w:rsidRPr="00140574">
        <w:rPr>
          <w:i/>
          <w:sz w:val="20"/>
          <w:szCs w:val="20"/>
        </w:rPr>
        <w:t>Eur J Breast Healt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235-24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7.</w:t>
      </w:r>
      <w:r w:rsidRPr="00140574">
        <w:rPr>
          <w:sz w:val="20"/>
          <w:szCs w:val="20"/>
        </w:rPr>
        <w:tab/>
        <w:t>M. Dolled-Filhar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evelopment of a Prototype Immunohistochemistry Assay to Measure Programmed Death Ligand-1 Expression in Tumor Tissue. </w:t>
      </w:r>
      <w:r w:rsidRPr="00140574">
        <w:rPr>
          <w:i/>
          <w:sz w:val="20"/>
          <w:szCs w:val="20"/>
        </w:rPr>
        <w:t>Arch Pathol Lab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0</w:t>
      </w:r>
      <w:r w:rsidRPr="00140574">
        <w:rPr>
          <w:sz w:val="20"/>
          <w:szCs w:val="20"/>
        </w:rPr>
        <w:t>, 1259-1266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8.</w:t>
      </w:r>
      <w:r w:rsidRPr="00140574">
        <w:rPr>
          <w:sz w:val="20"/>
          <w:szCs w:val="20"/>
        </w:rPr>
        <w:tab/>
        <w:t>C. Domblide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fficacy of Immune Checkpoint Inhibitors in Lung Sarcomatoid Carcin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860-86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09.</w:t>
      </w:r>
      <w:r w:rsidRPr="00140574">
        <w:rPr>
          <w:sz w:val="20"/>
          <w:szCs w:val="20"/>
        </w:rPr>
        <w:tab/>
        <w:t>L. D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-expression of PD-L1 and p-AKT is associated with poor prognosis in diffuse large B-cell lymphoma via PD-1/PD-L1 axis activating intracellular AKT/mTOR pathway in tumor cell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33350-3336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0.</w:t>
      </w:r>
      <w:r w:rsidRPr="00140574">
        <w:rPr>
          <w:sz w:val="20"/>
          <w:szCs w:val="20"/>
        </w:rPr>
        <w:tab/>
        <w:t xml:space="preserve">Z. Dong, B. Liao, W. Shen, C. Sui, J. Yang, Expression of Programmed Death Ligand 1 Is Associated with the Prognosis of Intrahepatic Cholangiocarcinoma. </w:t>
      </w:r>
      <w:r w:rsidRPr="00140574">
        <w:rPr>
          <w:i/>
          <w:sz w:val="20"/>
          <w:szCs w:val="20"/>
        </w:rPr>
        <w:t>Dig Dis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5</w:t>
      </w:r>
      <w:r w:rsidRPr="00140574">
        <w:rPr>
          <w:sz w:val="20"/>
          <w:szCs w:val="20"/>
        </w:rPr>
        <w:t>, 480-48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1.</w:t>
      </w:r>
      <w:r w:rsidRPr="00140574">
        <w:rPr>
          <w:sz w:val="20"/>
          <w:szCs w:val="20"/>
        </w:rPr>
        <w:tab/>
        <w:t>B. R. Driv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(PD-L1) Expression in Either Tumor Cells or Tumor-Infiltrating Immune Cells Correlates With Solid and High-Grade Lung Adenocarcinomas. </w:t>
      </w:r>
      <w:r w:rsidRPr="00140574">
        <w:rPr>
          <w:i/>
          <w:sz w:val="20"/>
          <w:szCs w:val="20"/>
        </w:rPr>
        <w:t>Arch Pathol Lab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1</w:t>
      </w:r>
      <w:r w:rsidRPr="00140574">
        <w:rPr>
          <w:sz w:val="20"/>
          <w:szCs w:val="20"/>
        </w:rPr>
        <w:t>, 1529-153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2.</w:t>
      </w:r>
      <w:r w:rsidRPr="00140574">
        <w:rPr>
          <w:sz w:val="20"/>
          <w:szCs w:val="20"/>
        </w:rPr>
        <w:tab/>
        <w:t>J. Du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pact of PD-L1, transforming growth factor-beta expression and tumor-infiltrating CD8(+) T cells on clinical outcome of patients with advanced thymic epithelial tumors. </w:t>
      </w:r>
      <w:r w:rsidRPr="00140574">
        <w:rPr>
          <w:i/>
          <w:sz w:val="20"/>
          <w:szCs w:val="20"/>
        </w:rPr>
        <w:t>Thora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341-135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3.</w:t>
      </w:r>
      <w:r w:rsidRPr="00140574">
        <w:rPr>
          <w:sz w:val="20"/>
          <w:szCs w:val="20"/>
        </w:rPr>
        <w:tab/>
        <w:t>J. E. Eckel-Passow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cordance of PD-1 and PD-L1 (B7-H1) in paired primary and metastatic clear cell renal cell carcinoma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152-116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14.</w:t>
      </w:r>
      <w:r w:rsidRPr="00140574">
        <w:rPr>
          <w:sz w:val="20"/>
          <w:szCs w:val="20"/>
        </w:rPr>
        <w:tab/>
        <w:t>M. L. Eic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ur immune microenvironment in primary and metastatic papillary renal cell carcinoma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6</w:t>
      </w:r>
      <w:r w:rsidRPr="00140574">
        <w:rPr>
          <w:sz w:val="20"/>
          <w:szCs w:val="20"/>
        </w:rPr>
        <w:t>, 423-43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5.</w:t>
      </w:r>
      <w:r w:rsidRPr="00140574">
        <w:rPr>
          <w:sz w:val="20"/>
          <w:szCs w:val="20"/>
        </w:rPr>
        <w:tab/>
        <w:t>H. Elfv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Immunohistochemistry: A Concordance Study Between Surgical Specimen, Biopsy, and Tissue Microarray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258-262 e25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6.</w:t>
      </w:r>
      <w:r w:rsidRPr="00140574">
        <w:rPr>
          <w:sz w:val="20"/>
          <w:szCs w:val="20"/>
        </w:rPr>
        <w:tab/>
        <w:t>T. Enkhba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Expression Is an Independent Prognostic Factor in Colorectal Cancer.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3367-337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7.</w:t>
      </w:r>
      <w:r w:rsidRPr="00140574">
        <w:rPr>
          <w:sz w:val="20"/>
          <w:szCs w:val="20"/>
        </w:rPr>
        <w:tab/>
        <w:t>E. K. Enwer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and presence of CD8-positive T cells in pre-treatment specimens of locally advanced cervical cancer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0</w:t>
      </w:r>
      <w:r w:rsidRPr="00140574">
        <w:rPr>
          <w:sz w:val="20"/>
          <w:szCs w:val="20"/>
        </w:rPr>
        <w:t>, 577-58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8.</w:t>
      </w:r>
      <w:r w:rsidRPr="00140574">
        <w:rPr>
          <w:sz w:val="20"/>
          <w:szCs w:val="20"/>
        </w:rPr>
        <w:tab/>
        <w:t>A. C. Eriks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expression in stage II colon cancer - experiences from a nationwide populationbased cohort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14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19.</w:t>
      </w:r>
      <w:r w:rsidRPr="00140574">
        <w:rPr>
          <w:sz w:val="20"/>
          <w:szCs w:val="20"/>
        </w:rPr>
        <w:tab/>
        <w:t>F. Erlmei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/PD-L1 expression in chromophobe renal cell carcinoma: An immunological exception? </w:t>
      </w:r>
      <w:r w:rsidRPr="00140574">
        <w:rPr>
          <w:i/>
          <w:sz w:val="20"/>
          <w:szCs w:val="20"/>
        </w:rPr>
        <w:t>Med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12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0.</w:t>
      </w:r>
      <w:r w:rsidRPr="00140574">
        <w:rPr>
          <w:sz w:val="20"/>
          <w:szCs w:val="20"/>
        </w:rPr>
        <w:tab/>
        <w:t>F. Erlmei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Role of PD-L1 Expression and Intratumoral Lymphocytes in Response to Perioperative Chemotherapy for Urothelial Carcinoma. </w:t>
      </w:r>
      <w:r w:rsidRPr="00140574">
        <w:rPr>
          <w:i/>
          <w:sz w:val="20"/>
          <w:szCs w:val="20"/>
        </w:rPr>
        <w:t>Bladder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</w:t>
      </w:r>
      <w:r w:rsidRPr="00140574">
        <w:rPr>
          <w:sz w:val="20"/>
          <w:szCs w:val="20"/>
        </w:rPr>
        <w:t>, 425-43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1.</w:t>
      </w:r>
      <w:r w:rsidRPr="00140574">
        <w:rPr>
          <w:sz w:val="20"/>
          <w:szCs w:val="20"/>
        </w:rPr>
        <w:tab/>
        <w:t>C. D. Fankhaus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immunohistochemical analysis of PD-L1 shows scarce expression in castration-resistant prostate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0284-1029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2.</w:t>
      </w:r>
      <w:r w:rsidRPr="00140574">
        <w:rPr>
          <w:sz w:val="20"/>
          <w:szCs w:val="20"/>
        </w:rPr>
        <w:tab/>
        <w:t>S. F. Faraj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ment of tumoral PD-L1 expression and intratumoral CD8+ T cells in urothelial carcinoma. </w:t>
      </w:r>
      <w:r w:rsidRPr="00140574">
        <w:rPr>
          <w:i/>
          <w:sz w:val="20"/>
          <w:szCs w:val="20"/>
        </w:rPr>
        <w:t>Ur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5</w:t>
      </w:r>
      <w:r w:rsidRPr="00140574">
        <w:rPr>
          <w:sz w:val="20"/>
          <w:szCs w:val="20"/>
        </w:rPr>
        <w:t>, 703 e701-706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3.</w:t>
      </w:r>
      <w:r w:rsidRPr="00140574">
        <w:rPr>
          <w:sz w:val="20"/>
          <w:szCs w:val="20"/>
        </w:rPr>
        <w:tab/>
        <w:t>A. P. Fa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expression in adrenocortical carcinoma: an exploratory biomarker study. </w:t>
      </w:r>
      <w:r w:rsidRPr="00140574">
        <w:rPr>
          <w:i/>
          <w:sz w:val="20"/>
          <w:szCs w:val="20"/>
        </w:rPr>
        <w:t>J Immunother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3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4.</w:t>
      </w:r>
      <w:r w:rsidRPr="00140574">
        <w:rPr>
          <w:sz w:val="20"/>
          <w:szCs w:val="20"/>
        </w:rPr>
        <w:tab/>
        <w:t xml:space="preserve">Y. Feng, Y. Li, S. Cai, J. Peng, Immunological nomograms predicting prognosis and guiding adjuvant chemotherapy in stage II colorectal cancer. </w:t>
      </w:r>
      <w:r w:rsidRPr="00140574">
        <w:rPr>
          <w:i/>
          <w:sz w:val="20"/>
          <w:szCs w:val="20"/>
        </w:rPr>
        <w:t>Cancer Mana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7279-729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5.</w:t>
      </w:r>
      <w:r w:rsidRPr="00140574">
        <w:rPr>
          <w:sz w:val="20"/>
          <w:szCs w:val="20"/>
        </w:rPr>
        <w:tab/>
        <w:t>J. Fontugn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perihilar and intrahepatic cholangio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24644-2465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6.</w:t>
      </w:r>
      <w:r w:rsidRPr="00140574">
        <w:rPr>
          <w:sz w:val="20"/>
          <w:szCs w:val="20"/>
        </w:rPr>
        <w:tab/>
        <w:t>F. Fores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Nuclear grading, BAP1, mesothelin and PD-L1 expression in malignant pleural mesothelioma: prognostic implications. </w:t>
      </w:r>
      <w:r w:rsidRPr="00140574">
        <w:rPr>
          <w:i/>
          <w:sz w:val="20"/>
          <w:szCs w:val="20"/>
        </w:rPr>
        <w:t>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0</w:t>
      </w:r>
      <w:r w:rsidRPr="00140574">
        <w:rPr>
          <w:sz w:val="20"/>
          <w:szCs w:val="20"/>
        </w:rPr>
        <w:t>, 635-64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7.</w:t>
      </w:r>
      <w:r w:rsidRPr="00140574">
        <w:rPr>
          <w:sz w:val="20"/>
          <w:szCs w:val="20"/>
        </w:rPr>
        <w:tab/>
        <w:t>M. L. Friedland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olecular Profiling of Clear Cell Ovarian Cancers: Identifying Potential Treatment Targets for Clinical Trials. </w:t>
      </w:r>
      <w:r w:rsidRPr="00140574">
        <w:rPr>
          <w:i/>
          <w:sz w:val="20"/>
          <w:szCs w:val="20"/>
        </w:rPr>
        <w:t>Int J Gynecol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648-65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8.</w:t>
      </w:r>
      <w:r w:rsidRPr="00140574">
        <w:rPr>
          <w:sz w:val="20"/>
          <w:szCs w:val="20"/>
        </w:rPr>
        <w:tab/>
        <w:t>A. Gabryc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D-L1/PD-1 axis expression on tumor-infiltrating immune cells and tumor cells in pediatric rhabdomyosarcoma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5</w:t>
      </w:r>
      <w:r w:rsidRPr="00140574">
        <w:rPr>
          <w:sz w:val="20"/>
          <w:szCs w:val="20"/>
        </w:rPr>
        <w:t>, 15270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29.</w:t>
      </w:r>
      <w:r w:rsidRPr="00140574">
        <w:rPr>
          <w:sz w:val="20"/>
          <w:szCs w:val="20"/>
        </w:rPr>
        <w:tab/>
        <w:t>M. M. Gafe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agnostic Utility of PD-L1 Expression in Lung Adenocarcinoma: Immunohistochemistry and RNA In Situ Hybridization. </w:t>
      </w:r>
      <w:r w:rsidRPr="00140574">
        <w:rPr>
          <w:i/>
          <w:sz w:val="20"/>
          <w:szCs w:val="20"/>
        </w:rPr>
        <w:t>Appl Immunohistochem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e86-e9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0.</w:t>
      </w:r>
      <w:r w:rsidRPr="00140574">
        <w:rPr>
          <w:sz w:val="20"/>
          <w:szCs w:val="20"/>
        </w:rPr>
        <w:tab/>
        <w:t>T. Gambichl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Cell Death Proteins in Kaposi Sarcoma and Cutaneous Angiosarcoma. </w:t>
      </w:r>
      <w:r w:rsidRPr="00140574">
        <w:rPr>
          <w:i/>
          <w:sz w:val="20"/>
          <w:szCs w:val="20"/>
        </w:rPr>
        <w:t>J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169-17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1.</w:t>
      </w:r>
      <w:r w:rsidRPr="00140574">
        <w:rPr>
          <w:sz w:val="20"/>
          <w:szCs w:val="20"/>
        </w:rPr>
        <w:tab/>
        <w:t>F. Ga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 Death 1 Immune Checkpoint and Tumor Microenvironment: Implications for Patients With Intrahepatic Cholangiocarcinoma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2610-2617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2.</w:t>
      </w:r>
      <w:r w:rsidRPr="00140574">
        <w:rPr>
          <w:sz w:val="20"/>
          <w:szCs w:val="20"/>
        </w:rPr>
        <w:tab/>
        <w:t>Y. G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programmed death-1, programmed death-ligand 1, programmed death-ligand 2 expression, and CD8(+) T cell density in primary tumors and metastatic lymph nodes from patients with stage T1-4N+M0 gastric adenocarcinoma. </w:t>
      </w:r>
      <w:r w:rsidRPr="00140574">
        <w:rPr>
          <w:i/>
          <w:sz w:val="20"/>
          <w:szCs w:val="20"/>
        </w:rPr>
        <w:t>Chin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6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3.</w:t>
      </w:r>
      <w:r w:rsidRPr="00140574">
        <w:rPr>
          <w:sz w:val="20"/>
          <w:szCs w:val="20"/>
        </w:rPr>
        <w:tab/>
        <w:t>A. Garci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PD-L1 expression (clones 28-8 and SP263) and histopathology in lung adenocarcinoma. </w:t>
      </w:r>
      <w:r w:rsidRPr="00140574">
        <w:rPr>
          <w:i/>
          <w:sz w:val="20"/>
          <w:szCs w:val="20"/>
        </w:rPr>
        <w:t>Heliyon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0411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34.</w:t>
      </w:r>
      <w:r w:rsidRPr="00140574">
        <w:rPr>
          <w:sz w:val="20"/>
          <w:szCs w:val="20"/>
        </w:rPr>
        <w:tab/>
        <w:t>Z. Gatalic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1 (PD-1) and its ligand (PD-L1) in common cancers and their correlation with molecular cancer type. </w:t>
      </w:r>
      <w:r w:rsidRPr="00140574">
        <w:rPr>
          <w:i/>
          <w:sz w:val="20"/>
          <w:szCs w:val="20"/>
        </w:rPr>
        <w:t>Cancer Epidemiol Biomarkers Prev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2965-2970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5.</w:t>
      </w:r>
      <w:r w:rsidRPr="00140574">
        <w:rPr>
          <w:sz w:val="20"/>
          <w:szCs w:val="20"/>
        </w:rPr>
        <w:tab/>
        <w:t>A. C. Z. Gelatt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al-World Prevalence of PD-L1 Expression Among Tumor Samples From Patients With Non-Small-Cell Lung Cancer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</w:t>
      </w:r>
      <w:r w:rsidRPr="00140574">
        <w:rPr>
          <w:sz w:val="20"/>
          <w:szCs w:val="20"/>
        </w:rPr>
        <w:t>, e511-e51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6.</w:t>
      </w:r>
      <w:r w:rsidRPr="00140574">
        <w:rPr>
          <w:sz w:val="20"/>
          <w:szCs w:val="20"/>
        </w:rPr>
        <w:tab/>
        <w:t>L. G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B7-H1 up-regulated expression in human pancreatic carcinoma tissue associates with tumor progression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4</w:t>
      </w:r>
      <w:r w:rsidRPr="00140574">
        <w:rPr>
          <w:sz w:val="20"/>
          <w:szCs w:val="20"/>
        </w:rPr>
        <w:t>, 1021-1027 (200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7.</w:t>
      </w:r>
      <w:r w:rsidRPr="00140574">
        <w:rPr>
          <w:sz w:val="20"/>
          <w:szCs w:val="20"/>
        </w:rPr>
        <w:tab/>
        <w:t>Y. G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costimulatory molecules B7-H1, B7-H4 and Foxp3+ Tregs in gastric cancer and its clinical significance. </w:t>
      </w:r>
      <w:r w:rsidRPr="00140574">
        <w:rPr>
          <w:i/>
          <w:sz w:val="20"/>
          <w:szCs w:val="20"/>
        </w:rPr>
        <w:t>Int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273-28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8.</w:t>
      </w:r>
      <w:r w:rsidRPr="00140574">
        <w:rPr>
          <w:sz w:val="20"/>
          <w:szCs w:val="20"/>
        </w:rPr>
        <w:tab/>
        <w:t>H. Gevensleb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Immune Checkpoint Regulator PD-L1 Is Highly Expressed in Aggressive Primary Prostate Cancer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2</w:t>
      </w:r>
      <w:r w:rsidRPr="00140574">
        <w:rPr>
          <w:sz w:val="20"/>
          <w:szCs w:val="20"/>
        </w:rPr>
        <w:t>, 1969-1977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39.</w:t>
      </w:r>
      <w:r w:rsidRPr="00140574">
        <w:rPr>
          <w:sz w:val="20"/>
          <w:szCs w:val="20"/>
        </w:rPr>
        <w:tab/>
        <w:t>M. Giavina-Bianc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Nodular primary cutaneous melanoma is associated with PD-L1 expression. </w:t>
      </w:r>
      <w:r w:rsidRPr="00140574">
        <w:rPr>
          <w:i/>
          <w:sz w:val="20"/>
          <w:szCs w:val="20"/>
        </w:rPr>
        <w:t>Eur J Der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0</w:t>
      </w:r>
      <w:r w:rsidRPr="00140574">
        <w:rPr>
          <w:sz w:val="20"/>
          <w:szCs w:val="20"/>
        </w:rPr>
        <w:t>, 352-35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0.</w:t>
      </w:r>
      <w:r w:rsidRPr="00140574">
        <w:rPr>
          <w:sz w:val="20"/>
          <w:szCs w:val="20"/>
        </w:rPr>
        <w:tab/>
        <w:t>E. Gkik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histochemistry and Radiomic Features for Survival Prediction in Small Cell Lung Cancer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16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1.</w:t>
      </w:r>
      <w:r w:rsidRPr="00140574">
        <w:rPr>
          <w:sz w:val="20"/>
          <w:szCs w:val="20"/>
        </w:rPr>
        <w:tab/>
        <w:t>F. C. Glee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US fine-needle pancreatic core biopsy can determine eligibility for tumor-agnostic immunotherapy. </w:t>
      </w:r>
      <w:r w:rsidRPr="00140574">
        <w:rPr>
          <w:i/>
          <w:sz w:val="20"/>
          <w:szCs w:val="20"/>
        </w:rPr>
        <w:t>Endosc Int Open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1278-E128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2.</w:t>
      </w:r>
      <w:r w:rsidRPr="00140574">
        <w:rPr>
          <w:sz w:val="20"/>
          <w:szCs w:val="20"/>
        </w:rPr>
        <w:tab/>
        <w:t>Y. G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ytoplasmic expression of C-MYC protein is associated with risk stratification of mantle cell lymphoma. </w:t>
      </w:r>
      <w:r w:rsidRPr="00140574">
        <w:rPr>
          <w:i/>
          <w:sz w:val="20"/>
          <w:szCs w:val="20"/>
        </w:rPr>
        <w:t>PeerJ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e345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3.</w:t>
      </w:r>
      <w:r w:rsidRPr="00140574">
        <w:rPr>
          <w:sz w:val="20"/>
          <w:szCs w:val="20"/>
        </w:rPr>
        <w:tab/>
        <w:t>P. B. Goog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Checkpoint Markers in Superficial Angiosarcomas: PD-L1, PD-1, CD8, LAG-3, and Tumor-Infiltrating Lymphocytes. </w:t>
      </w:r>
      <w:r w:rsidRPr="00140574">
        <w:rPr>
          <w:i/>
          <w:sz w:val="20"/>
          <w:szCs w:val="20"/>
        </w:rPr>
        <w:t>Am J Dermato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556-559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4.</w:t>
      </w:r>
      <w:r w:rsidRPr="00140574">
        <w:rPr>
          <w:sz w:val="20"/>
          <w:szCs w:val="20"/>
        </w:rPr>
        <w:tab/>
        <w:t xml:space="preserve">C. E. Gottlieb, A. M. Mills, J. V. Cross, K. L. Ring, Tumor-associated macrophage expression of PD-L1 in implants of high grade serous ovarian carcinoma: A comparison of matched primary and metastatic tumors. </w:t>
      </w:r>
      <w:r w:rsidRPr="00140574">
        <w:rPr>
          <w:i/>
          <w:sz w:val="20"/>
          <w:szCs w:val="20"/>
        </w:rPr>
        <w:t>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4</w:t>
      </w:r>
      <w:r w:rsidRPr="00140574">
        <w:rPr>
          <w:sz w:val="20"/>
          <w:szCs w:val="20"/>
        </w:rPr>
        <w:t>, 607-61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5.</w:t>
      </w:r>
      <w:r w:rsidRPr="00140574">
        <w:rPr>
          <w:sz w:val="20"/>
          <w:szCs w:val="20"/>
        </w:rPr>
        <w:tab/>
        <w:t>P. Guleri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mmuno-expression assay in thymomas: Study of 84 cases and review of literature. </w:t>
      </w:r>
      <w:r w:rsidRPr="00140574">
        <w:rPr>
          <w:i/>
          <w:sz w:val="20"/>
          <w:szCs w:val="20"/>
        </w:rPr>
        <w:t>Ann 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4</w:t>
      </w:r>
      <w:r w:rsidRPr="00140574">
        <w:rPr>
          <w:sz w:val="20"/>
          <w:szCs w:val="20"/>
        </w:rPr>
        <w:t>, 135-14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6.</w:t>
      </w:r>
      <w:r w:rsidRPr="00140574">
        <w:rPr>
          <w:sz w:val="20"/>
          <w:szCs w:val="20"/>
        </w:rPr>
        <w:tab/>
        <w:t>H. Gu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arison of three scoring methods using the FDA-approved 22C3 immunohistochemistry assay to evaluate PD-L1 expression in breast cancer and their association with clinicopathologic factors. </w:t>
      </w:r>
      <w:r w:rsidRPr="00140574">
        <w:rPr>
          <w:i/>
          <w:sz w:val="20"/>
          <w:szCs w:val="20"/>
        </w:rPr>
        <w:t>Breast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2</w:t>
      </w:r>
      <w:r w:rsidRPr="00140574">
        <w:rPr>
          <w:sz w:val="20"/>
          <w:szCs w:val="20"/>
        </w:rPr>
        <w:t>, 6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7.</w:t>
      </w:r>
      <w:r w:rsidRPr="00140574">
        <w:rPr>
          <w:sz w:val="20"/>
          <w:szCs w:val="20"/>
        </w:rPr>
        <w:tab/>
        <w:t>L. Gu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CD274 gene alteration in triple-negative breast cancer: implication for prognostic biomarker. </w:t>
      </w:r>
      <w:r w:rsidRPr="00140574">
        <w:rPr>
          <w:i/>
          <w:sz w:val="20"/>
          <w:szCs w:val="20"/>
        </w:rPr>
        <w:t>Springerplu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805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8.</w:t>
      </w:r>
      <w:r w:rsidRPr="00140574">
        <w:rPr>
          <w:sz w:val="20"/>
          <w:szCs w:val="20"/>
        </w:rPr>
        <w:tab/>
        <w:t>Q. Gu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-ligand 1 (PD-L1) expression and fibroblast growth factor receptor 1 (FGFR1) amplification in stage III/IV lung squamous cell carcinoma (SQC). </w:t>
      </w:r>
      <w:r w:rsidRPr="00140574">
        <w:rPr>
          <w:i/>
          <w:sz w:val="20"/>
          <w:szCs w:val="20"/>
        </w:rPr>
        <w:t>Thora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73-7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49.</w:t>
      </w:r>
      <w:r w:rsidRPr="00140574">
        <w:rPr>
          <w:sz w:val="20"/>
          <w:szCs w:val="20"/>
        </w:rPr>
        <w:tab/>
        <w:t>W. Gu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on tumor cells associated with favorable prognosis in surgically resected esophageal squamous cell carcinoma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4</w:t>
      </w:r>
      <w:r w:rsidRPr="00140574">
        <w:rPr>
          <w:sz w:val="20"/>
          <w:szCs w:val="20"/>
        </w:rPr>
        <w:t>, 291-29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0.</w:t>
      </w:r>
      <w:r w:rsidRPr="00140574">
        <w:rPr>
          <w:sz w:val="20"/>
          <w:szCs w:val="20"/>
        </w:rPr>
        <w:tab/>
        <w:t xml:space="preserve">G. K. Gupta, E. S. Jaffe, S. Pittaluga, A study of PD-L1 expression in intravascular large B cell lymphoma: correlation with clinical and pathological feature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5</w:t>
      </w:r>
      <w:r w:rsidRPr="00140574">
        <w:rPr>
          <w:sz w:val="20"/>
          <w:szCs w:val="20"/>
        </w:rPr>
        <w:t>, 282-28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1.</w:t>
      </w:r>
      <w:r w:rsidRPr="00140574">
        <w:rPr>
          <w:sz w:val="20"/>
          <w:szCs w:val="20"/>
        </w:rPr>
        <w:tab/>
        <w:t xml:space="preserve">E. Hahn, S. K. Liu, D. Vesprini, B. Xu, M. R. Downes, Immune infiltrates and PD-L1 expression in treatment-naive acinar prostatic adenocarcinoma: an exploratory analysis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1023-102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2.</w:t>
      </w:r>
      <w:r w:rsidRPr="00140574">
        <w:rPr>
          <w:sz w:val="20"/>
          <w:szCs w:val="20"/>
        </w:rPr>
        <w:tab/>
        <w:t>S. Haki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 Features of Thymoma With the Expression of Programmed Death Ligand 1. </w:t>
      </w:r>
      <w:r w:rsidRPr="00140574">
        <w:rPr>
          <w:i/>
          <w:sz w:val="20"/>
          <w:szCs w:val="20"/>
        </w:rPr>
        <w:t>Ann Thorac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7</w:t>
      </w:r>
      <w:r w:rsidRPr="00140574">
        <w:rPr>
          <w:sz w:val="20"/>
          <w:szCs w:val="20"/>
        </w:rPr>
        <w:t>, 418-42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3.</w:t>
      </w:r>
      <w:r w:rsidRPr="00140574">
        <w:rPr>
          <w:sz w:val="20"/>
          <w:szCs w:val="20"/>
        </w:rPr>
        <w:tab/>
        <w:t>J. Hamani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1 ligand 1 and tumor-infiltrating CD8+ T lymphocytes are prognostic factors of human ovarian cancer. </w:t>
      </w:r>
      <w:r w:rsidRPr="00140574">
        <w:rPr>
          <w:i/>
          <w:sz w:val="20"/>
          <w:szCs w:val="20"/>
        </w:rPr>
        <w:t>Proc Natl Acad Sci U S A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4</w:t>
      </w:r>
      <w:r w:rsidRPr="00140574">
        <w:rPr>
          <w:sz w:val="20"/>
          <w:szCs w:val="20"/>
        </w:rPr>
        <w:t>, 3360-3365 (200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54.</w:t>
      </w:r>
      <w:r w:rsidRPr="00140574">
        <w:rPr>
          <w:sz w:val="20"/>
          <w:szCs w:val="20"/>
        </w:rPr>
        <w:tab/>
        <w:t>Y. B. H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uman Leukocyte Antigen Class I and Programmed Death-Ligand 1 Coexpression Is an Independent Poor Prognostic Factor in Adenocarcinoma of the Lung. </w:t>
      </w:r>
      <w:r w:rsidRPr="00140574">
        <w:rPr>
          <w:i/>
          <w:sz w:val="20"/>
          <w:szCs w:val="20"/>
        </w:rPr>
        <w:t>J Pathol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3</w:t>
      </w:r>
      <w:r w:rsidRPr="00140574">
        <w:rPr>
          <w:sz w:val="20"/>
          <w:szCs w:val="20"/>
        </w:rPr>
        <w:t>, 86-93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5.</w:t>
      </w:r>
      <w:r w:rsidRPr="00140574">
        <w:rPr>
          <w:sz w:val="20"/>
          <w:szCs w:val="20"/>
        </w:rPr>
        <w:tab/>
        <w:t>Y. Han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rogrammed Death-ligand 1 and Surrounding Immune Status on Stage I Lung Cancer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</w:t>
      </w:r>
      <w:r w:rsidRPr="00140574">
        <w:rPr>
          <w:sz w:val="20"/>
          <w:szCs w:val="20"/>
        </w:rPr>
        <w:t>, e302-e31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6.</w:t>
      </w:r>
      <w:r w:rsidRPr="00140574">
        <w:rPr>
          <w:sz w:val="20"/>
          <w:szCs w:val="20"/>
        </w:rPr>
        <w:tab/>
        <w:t>G. J. Hann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Programmed Death 1 Protein Ligand (PD-L1) Expression With Prognosis in Merkel Cell Carcinoma. </w:t>
      </w:r>
      <w:r w:rsidRPr="00140574">
        <w:rPr>
          <w:i/>
          <w:sz w:val="20"/>
          <w:szCs w:val="20"/>
        </w:rPr>
        <w:t>Front Med (Lausanne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19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7.</w:t>
      </w:r>
      <w:r w:rsidRPr="00140574">
        <w:rPr>
          <w:sz w:val="20"/>
          <w:szCs w:val="20"/>
        </w:rPr>
        <w:tab/>
        <w:t>A. Ha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according to epidermal growth factor receptor mutation status in pretreated non-small cell lung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113807-11381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8.</w:t>
      </w:r>
      <w:r w:rsidRPr="00140574">
        <w:rPr>
          <w:sz w:val="20"/>
          <w:szCs w:val="20"/>
        </w:rPr>
        <w:tab/>
        <w:t>K. Hatog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immunohistochemical analysis of tumor microenvironment immune status in esophageal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47252-4726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59.</w:t>
      </w:r>
      <w:r w:rsidRPr="00140574">
        <w:rPr>
          <w:sz w:val="20"/>
          <w:szCs w:val="20"/>
        </w:rPr>
        <w:tab/>
        <w:t>M. H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mutation burden and checkpoint immunotherapy markers in primary and metastatic synovial sarcoma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0</w:t>
      </w:r>
      <w:r w:rsidRPr="00140574">
        <w:rPr>
          <w:sz w:val="20"/>
          <w:szCs w:val="20"/>
        </w:rPr>
        <w:t>, 15-2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0.</w:t>
      </w:r>
      <w:r w:rsidRPr="00140574">
        <w:rPr>
          <w:sz w:val="20"/>
          <w:szCs w:val="20"/>
        </w:rPr>
        <w:tab/>
        <w:t>R. H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 Expression in Chronic Lymphocytic Leukemia/Small Lymphocytic Lymphoma (CLL/SLL) and Large B-cell Richter Transformation (DLBCL-RT): A Characteristic Feature of DLBCL-RT and Potential Surrogate Marker for Clonal Relatedness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2</w:t>
      </w:r>
      <w:r w:rsidRPr="00140574">
        <w:rPr>
          <w:sz w:val="20"/>
          <w:szCs w:val="20"/>
        </w:rPr>
        <w:t>, 843-85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1.</w:t>
      </w:r>
      <w:r w:rsidRPr="00140574">
        <w:rPr>
          <w:sz w:val="20"/>
          <w:szCs w:val="20"/>
        </w:rPr>
        <w:tab/>
        <w:t>T. Heck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al PD-L1 expression defines a subgroup of poor-prognosis vulvar carcinomas with non-viral etiology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92890-9290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2.</w:t>
      </w:r>
      <w:r w:rsidRPr="00140574">
        <w:rPr>
          <w:sz w:val="20"/>
          <w:szCs w:val="20"/>
        </w:rPr>
        <w:tab/>
        <w:t>A. M. Heer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effect of different PD-L1 expression patterns in squamous cell carcinoma and adenocarcinoma of the cervix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9</w:t>
      </w:r>
      <w:r w:rsidRPr="00140574">
        <w:rPr>
          <w:sz w:val="20"/>
          <w:szCs w:val="20"/>
        </w:rPr>
        <w:t>, 753-76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3.</w:t>
      </w:r>
      <w:r w:rsidRPr="00140574">
        <w:rPr>
          <w:sz w:val="20"/>
          <w:szCs w:val="20"/>
        </w:rPr>
        <w:tab/>
        <w:t>R. Higuc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Tumor-Infiltrating Lymphocytes in Thymic Epithelial Neoplasms. </w:t>
      </w:r>
      <w:r w:rsidRPr="00140574">
        <w:rPr>
          <w:i/>
          <w:sz w:val="20"/>
          <w:szCs w:val="20"/>
        </w:rPr>
        <w:t>J Clin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 xml:space="preserve">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4.</w:t>
      </w:r>
      <w:r w:rsidRPr="00140574">
        <w:rPr>
          <w:sz w:val="20"/>
          <w:szCs w:val="20"/>
        </w:rPr>
        <w:tab/>
        <w:t>A. Hir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rogrammed death-ligand 1 expression in correlation with human leukocyte antigen class I expression status in stage I adenocarcinoma of the lung. </w:t>
      </w:r>
      <w:r w:rsidRPr="00140574">
        <w:rPr>
          <w:i/>
          <w:sz w:val="20"/>
          <w:szCs w:val="20"/>
        </w:rPr>
        <w:t>J Thorac Cardiovasc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5</w:t>
      </w:r>
      <w:r w:rsidRPr="00140574">
        <w:rPr>
          <w:sz w:val="20"/>
          <w:szCs w:val="20"/>
        </w:rPr>
        <w:t>, 382-392 e38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5.</w:t>
      </w:r>
      <w:r w:rsidRPr="00140574">
        <w:rPr>
          <w:sz w:val="20"/>
          <w:szCs w:val="20"/>
        </w:rPr>
        <w:tab/>
        <w:t>F. R. Hirsc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mmunohistochemistry Assays for Lung Cancer: Results from Phase 1 of the Blueprint PD-L1 IHC Assay Comparison Project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208-22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6.</w:t>
      </w:r>
      <w:r w:rsidRPr="00140574">
        <w:rPr>
          <w:sz w:val="20"/>
          <w:szCs w:val="20"/>
        </w:rPr>
        <w:tab/>
        <w:t>A. M. Hla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hosphatase and tensin homolog and programmed cell death ligand 1 in adenosquamous carcinoma of the lung. </w:t>
      </w:r>
      <w:r w:rsidRPr="00140574">
        <w:rPr>
          <w:i/>
          <w:sz w:val="20"/>
          <w:szCs w:val="20"/>
        </w:rPr>
        <w:t>Biochem Biophys Res Commun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03</w:t>
      </w:r>
      <w:r w:rsidRPr="00140574">
        <w:rPr>
          <w:sz w:val="20"/>
          <w:szCs w:val="20"/>
        </w:rPr>
        <w:t>, 2764-276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7.</w:t>
      </w:r>
      <w:r w:rsidRPr="00140574">
        <w:rPr>
          <w:sz w:val="20"/>
          <w:szCs w:val="20"/>
        </w:rPr>
        <w:tab/>
        <w:t>H. L. H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s a double-edged sword in colorectal cancer: the prognostic value of PD-L1 depends on the cell type expressing PD-L1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5</w:t>
      </w:r>
      <w:r w:rsidRPr="00140574">
        <w:rPr>
          <w:sz w:val="20"/>
          <w:szCs w:val="20"/>
        </w:rPr>
        <w:t>, 1785-179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8.</w:t>
      </w:r>
      <w:r w:rsidRPr="00140574">
        <w:rPr>
          <w:sz w:val="20"/>
          <w:szCs w:val="20"/>
        </w:rPr>
        <w:tab/>
        <w:t>R. S. Ho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and pathologic features associated with PD-L1 (SP142) expression in stromal tumor-infiltrating immune cells of triple-negative breast carcinoma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2221-223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69.</w:t>
      </w:r>
      <w:r w:rsidRPr="00140574">
        <w:rPr>
          <w:sz w:val="20"/>
          <w:szCs w:val="20"/>
        </w:rPr>
        <w:tab/>
        <w:t>A. Hodg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mmunohistochemistry Assay Concordance in Urothelial Carcinoma of the Bladder and Hypopharyngeal Squamous Cell Carcinoma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2</w:t>
      </w:r>
      <w:r w:rsidRPr="00140574">
        <w:rPr>
          <w:sz w:val="20"/>
          <w:szCs w:val="20"/>
        </w:rPr>
        <w:t>, 1059-106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0.</w:t>
      </w:r>
      <w:r w:rsidRPr="00140574">
        <w:rPr>
          <w:sz w:val="20"/>
          <w:szCs w:val="20"/>
        </w:rPr>
        <w:tab/>
        <w:t>B. C. Holland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ge and sex have no impact on expression levels of markers of immune cell infiltration and immune checkpoint pathways in patients with muscle-invasive urothelial carcinoma of the bladder treated with radical cystectomy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8</w:t>
      </w:r>
      <w:r w:rsidRPr="00140574">
        <w:rPr>
          <w:sz w:val="20"/>
          <w:szCs w:val="20"/>
        </w:rPr>
        <w:t>, 991-99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1.</w:t>
      </w:r>
      <w:r w:rsidRPr="00140574">
        <w:rPr>
          <w:sz w:val="20"/>
          <w:szCs w:val="20"/>
        </w:rPr>
        <w:tab/>
        <w:t>P. Holland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proportions of PD-1(+) and PD-L1(+) leukocytes in classical Hodgkin lymphoma microenvironment are associated with inferior outcome. </w:t>
      </w:r>
      <w:r w:rsidRPr="00140574">
        <w:rPr>
          <w:i/>
          <w:sz w:val="20"/>
          <w:szCs w:val="20"/>
        </w:rPr>
        <w:t>Blood Adv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</w:t>
      </w:r>
      <w:r w:rsidRPr="00140574">
        <w:rPr>
          <w:sz w:val="20"/>
          <w:szCs w:val="20"/>
        </w:rPr>
        <w:t>, 1427-143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72.</w:t>
      </w:r>
      <w:r w:rsidRPr="00140574">
        <w:rPr>
          <w:sz w:val="20"/>
          <w:szCs w:val="20"/>
        </w:rPr>
        <w:tab/>
        <w:t xml:space="preserve">M. Holmes, A. Mahar, T. Lum, S. Kao, W. A. Cooper, Real-world programmed death-ligand 1 prevalence rates in non-small cell lung cancer: correlation with clinicopathological features and tumour mutation status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4</w:t>
      </w:r>
      <w:r w:rsidRPr="00140574">
        <w:rPr>
          <w:sz w:val="20"/>
          <w:szCs w:val="20"/>
        </w:rPr>
        <w:t>, 123-128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3.</w:t>
      </w:r>
      <w:r w:rsidRPr="00140574">
        <w:rPr>
          <w:sz w:val="20"/>
          <w:szCs w:val="20"/>
        </w:rPr>
        <w:tab/>
        <w:t>Y. Hon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filtration of PD-1-positive cells in combination with tumor site PD-L1 expression is a positive prognostic factor in cutaneous angiosarcoma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125365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4.</w:t>
      </w:r>
      <w:r w:rsidRPr="00140574">
        <w:rPr>
          <w:sz w:val="20"/>
          <w:szCs w:val="20"/>
        </w:rPr>
        <w:tab/>
        <w:t>A. M. H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Significant association of PD-L1 expression with human papillomavirus positivity and its prognostic impact in oropharyngeal cancer. </w:t>
      </w:r>
      <w:r w:rsidRPr="00140574">
        <w:rPr>
          <w:i/>
          <w:sz w:val="20"/>
          <w:szCs w:val="20"/>
        </w:rPr>
        <w:t>Ora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2</w:t>
      </w:r>
      <w:r w:rsidRPr="00140574">
        <w:rPr>
          <w:sz w:val="20"/>
          <w:szCs w:val="20"/>
        </w:rPr>
        <w:t>, 33-3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5.</w:t>
      </w:r>
      <w:r w:rsidRPr="00140574">
        <w:rPr>
          <w:sz w:val="20"/>
          <w:szCs w:val="20"/>
        </w:rPr>
        <w:tab/>
        <w:t>B. H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fferential Expression of PD-L1 Between Sporadic and VHL-Associated Hereditary Clear-Cell Renal Cell Carcinoma and Its Correlation With Clinicopathological Features. </w:t>
      </w:r>
      <w:r w:rsidRPr="00140574">
        <w:rPr>
          <w:i/>
          <w:sz w:val="20"/>
          <w:szCs w:val="20"/>
        </w:rPr>
        <w:t>Clin Genitourin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</w:t>
      </w:r>
      <w:r w:rsidRPr="00140574">
        <w:rPr>
          <w:sz w:val="20"/>
          <w:szCs w:val="20"/>
        </w:rPr>
        <w:t>, 97-104 e10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6.</w:t>
      </w:r>
      <w:r w:rsidRPr="00140574">
        <w:rPr>
          <w:sz w:val="20"/>
          <w:szCs w:val="20"/>
        </w:rPr>
        <w:tab/>
        <w:t>J. Ho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infiltration of FOXP3+ regulatory T cells and expression of B7-H1 in the tumor tissues of gastric cancer. </w:t>
      </w:r>
      <w:r w:rsidRPr="00140574">
        <w:rPr>
          <w:i/>
          <w:sz w:val="20"/>
          <w:szCs w:val="20"/>
        </w:rPr>
        <w:t>Exp Mol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6</w:t>
      </w:r>
      <w:r w:rsidRPr="00140574">
        <w:rPr>
          <w:sz w:val="20"/>
          <w:szCs w:val="20"/>
        </w:rPr>
        <w:t>, 284-291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7.</w:t>
      </w:r>
      <w:r w:rsidRPr="00140574">
        <w:rPr>
          <w:sz w:val="20"/>
          <w:szCs w:val="20"/>
        </w:rPr>
        <w:tab/>
        <w:t>J. Hrudk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Negative prognostic impact of PD-L1 expression in tumor cells of undifferentiated (anaplastic) carcinoma with osteoclast-like giant cells of the pancreas: study of 13 cases comparing ductal pancreatic carcinoma and review of the literature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7</w:t>
      </w:r>
      <w:r w:rsidRPr="00140574">
        <w:rPr>
          <w:sz w:val="20"/>
          <w:szCs w:val="20"/>
        </w:rPr>
        <w:t>, 687-69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8.</w:t>
      </w:r>
      <w:r w:rsidRPr="00140574">
        <w:rPr>
          <w:sz w:val="20"/>
          <w:szCs w:val="20"/>
        </w:rPr>
        <w:tab/>
        <w:t>Y. R. Hs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, immunophenotypic and genetic studies of mediastinal paragangliomasdagger. </w:t>
      </w:r>
      <w:r w:rsidRPr="00140574">
        <w:rPr>
          <w:i/>
          <w:sz w:val="20"/>
          <w:szCs w:val="20"/>
        </w:rPr>
        <w:t>Eur J Cardiothorac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6</w:t>
      </w:r>
      <w:r w:rsidRPr="00140574">
        <w:rPr>
          <w:sz w:val="20"/>
          <w:szCs w:val="20"/>
        </w:rPr>
        <w:t>, 867-87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79.</w:t>
      </w:r>
      <w:r w:rsidRPr="00140574">
        <w:rPr>
          <w:sz w:val="20"/>
          <w:szCs w:val="20"/>
        </w:rPr>
        <w:tab/>
        <w:t>B. 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(18)F-FDG maximum standard uptake value predicts PD-L1 expression on tumor cells or tumor-infiltrating immune cells in non-small cell lung cancer. </w:t>
      </w:r>
      <w:r w:rsidRPr="00140574">
        <w:rPr>
          <w:i/>
          <w:sz w:val="20"/>
          <w:szCs w:val="20"/>
        </w:rPr>
        <w:t>Ann Nuc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4</w:t>
      </w:r>
      <w:r w:rsidRPr="00140574">
        <w:rPr>
          <w:sz w:val="20"/>
          <w:szCs w:val="20"/>
        </w:rPr>
        <w:t>, 322-32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0.</w:t>
      </w:r>
      <w:r w:rsidRPr="00140574">
        <w:rPr>
          <w:sz w:val="20"/>
          <w:szCs w:val="20"/>
        </w:rPr>
        <w:tab/>
        <w:t>K. 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EC1B Expression and PD-L1 Expression Predict Clinical Outcome in Hepatocellular Carcinoma with Tumor Hemorrhage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552-55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1.</w:t>
      </w:r>
      <w:r w:rsidRPr="00140574">
        <w:rPr>
          <w:sz w:val="20"/>
          <w:szCs w:val="20"/>
        </w:rPr>
        <w:tab/>
        <w:t>L. Y. 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and clinical value of programmed cell death-ligand 1 (PD-L1) in diffuse large B cell lymphoma: a retrospective study. </w:t>
      </w:r>
      <w:r w:rsidRPr="00140574">
        <w:rPr>
          <w:i/>
          <w:sz w:val="20"/>
          <w:szCs w:val="20"/>
        </w:rPr>
        <w:t>Chin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9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2.</w:t>
      </w:r>
      <w:r w:rsidRPr="00140574">
        <w:rPr>
          <w:sz w:val="20"/>
          <w:szCs w:val="20"/>
        </w:rPr>
        <w:tab/>
        <w:t>S. Hu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arison of PD-L1 detection assays and corresponding significance in evaluation of diffuse large B-cell lymphoma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3831-384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3.</w:t>
      </w:r>
      <w:r w:rsidRPr="00140574">
        <w:rPr>
          <w:sz w:val="20"/>
          <w:szCs w:val="20"/>
        </w:rPr>
        <w:tab/>
        <w:t>W. T. Hu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ositive Programmed Cell Death-Ligand 1 Expression Predicts Poor Treatment Outcomes in Esophageal Squamous Cell Carcinoma Patients Receiving Neoadjuvant Chemoradiotherapy. </w:t>
      </w:r>
      <w:r w:rsidRPr="00140574">
        <w:rPr>
          <w:i/>
          <w:sz w:val="20"/>
          <w:szCs w:val="20"/>
        </w:rPr>
        <w:t>J Clin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 xml:space="preserve">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4.</w:t>
      </w:r>
      <w:r w:rsidRPr="00140574">
        <w:rPr>
          <w:sz w:val="20"/>
          <w:szCs w:val="20"/>
        </w:rPr>
        <w:tab/>
        <w:t>Y. Ichik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dictive factors of postoperative survival among patients with pulmonary neuroendocrine tumor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6912-692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5.</w:t>
      </w:r>
      <w:r w:rsidRPr="00140574">
        <w:rPr>
          <w:sz w:val="20"/>
          <w:szCs w:val="20"/>
        </w:rPr>
        <w:tab/>
        <w:t xml:space="preserve">T. Igarashi, K. Teramoto, M. Ishida, J. Hanaoka, Y. Daigo, The mechanism of de novo expression of programmed cell death-ligand 1 in squamous cell carcinoma of the lung. </w:t>
      </w:r>
      <w:r w:rsidRPr="00140574">
        <w:rPr>
          <w:i/>
          <w:sz w:val="20"/>
          <w:szCs w:val="20"/>
        </w:rPr>
        <w:t>Oncol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2189-219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6.</w:t>
      </w:r>
      <w:r w:rsidRPr="00140574">
        <w:rPr>
          <w:sz w:val="20"/>
          <w:szCs w:val="20"/>
        </w:rPr>
        <w:tab/>
        <w:t>M. Ili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Using 22C3 Anti-PD-L1 Antibody Concentrate on Biopsy and Cytology Samples from Non-small Cell Lung Cancer Patients. </w:t>
      </w:r>
      <w:r w:rsidRPr="00140574">
        <w:rPr>
          <w:i/>
          <w:sz w:val="20"/>
          <w:szCs w:val="20"/>
        </w:rPr>
        <w:t>J Vis Exp</w:t>
      </w:r>
      <w:r w:rsidRPr="00140574">
        <w:rPr>
          <w:sz w:val="20"/>
          <w:szCs w:val="20"/>
        </w:rPr>
        <w:t xml:space="preserve"> 10.3791/5808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7.</w:t>
      </w:r>
      <w:r w:rsidRPr="00140574">
        <w:rPr>
          <w:sz w:val="20"/>
          <w:szCs w:val="20"/>
        </w:rPr>
        <w:tab/>
        <w:t>D. Im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rognostic impact of programmed cell death ligand 1 and human leukocyte antigen class I in pancreatic cancer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1614-162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8.</w:t>
      </w:r>
      <w:r w:rsidRPr="00140574">
        <w:rPr>
          <w:sz w:val="20"/>
          <w:szCs w:val="20"/>
        </w:rPr>
        <w:tab/>
        <w:t>S. Inagu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ALCAM (CD166) and PD-L1 (CD274) independently predicts shorter survival in malignant pleural mesothelioma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1-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89.</w:t>
      </w:r>
      <w:r w:rsidRPr="00140574">
        <w:rPr>
          <w:sz w:val="20"/>
          <w:szCs w:val="20"/>
        </w:rPr>
        <w:tab/>
        <w:t>S. Inagu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Immunohistochemical Study of Programmed Cell Death Ligand 1 (PD-L1): Analysis in 5536 Cases Revealed Consistent Expression in Trophoblastic Tumors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0</w:t>
      </w:r>
      <w:r w:rsidRPr="00140574">
        <w:rPr>
          <w:sz w:val="20"/>
          <w:szCs w:val="20"/>
        </w:rPr>
        <w:t>, 1133-114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0.</w:t>
      </w:r>
      <w:r w:rsidRPr="00140574">
        <w:rPr>
          <w:sz w:val="20"/>
          <w:szCs w:val="20"/>
        </w:rPr>
        <w:tab/>
        <w:t>K. Inamu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lationship of tumor PD-L1 (CD274) expression with lower mortality in lung high-grade neuroendocrine tumor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2347-235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191.</w:t>
      </w:r>
      <w:r w:rsidRPr="00140574">
        <w:rPr>
          <w:sz w:val="20"/>
          <w:szCs w:val="20"/>
        </w:rPr>
        <w:tab/>
        <w:t>K. Inamu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lationship of tumor PD-L1 expression with EGFR wild-type status and poor prognosis in lung adenocarcinoma. </w:t>
      </w:r>
      <w:r w:rsidRPr="00140574">
        <w:rPr>
          <w:i/>
          <w:sz w:val="20"/>
          <w:szCs w:val="20"/>
        </w:rPr>
        <w:t>Jpn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6</w:t>
      </w:r>
      <w:r w:rsidRPr="00140574">
        <w:rPr>
          <w:sz w:val="20"/>
          <w:szCs w:val="20"/>
        </w:rPr>
        <w:t>, 935-941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2.</w:t>
      </w:r>
      <w:r w:rsidRPr="00140574">
        <w:rPr>
          <w:sz w:val="20"/>
          <w:szCs w:val="20"/>
        </w:rPr>
        <w:tab/>
        <w:t>B. A. Inm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(B7-H1) expression by urothelial carcinoma of the bladder and BCG-induced granulomata: associations with localized stage progression. </w:t>
      </w:r>
      <w:r w:rsidRPr="00140574">
        <w:rPr>
          <w:i/>
          <w:sz w:val="20"/>
          <w:szCs w:val="20"/>
        </w:rPr>
        <w:t>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9</w:t>
      </w:r>
      <w:r w:rsidRPr="00140574">
        <w:rPr>
          <w:sz w:val="20"/>
          <w:szCs w:val="20"/>
        </w:rPr>
        <w:t>, 1499-1505 (200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3.</w:t>
      </w:r>
      <w:r w:rsidRPr="00140574">
        <w:rPr>
          <w:sz w:val="20"/>
          <w:szCs w:val="20"/>
        </w:rPr>
        <w:tab/>
        <w:t>N. I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rogrammed Death Ligand-1 Expression in Esophageal Squamous Cell Carcinoma. </w:t>
      </w:r>
      <w:r w:rsidRPr="00140574">
        <w:rPr>
          <w:i/>
          <w:sz w:val="20"/>
          <w:szCs w:val="20"/>
        </w:rPr>
        <w:t>J Sur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1</w:t>
      </w:r>
      <w:r w:rsidRPr="00140574">
        <w:rPr>
          <w:sz w:val="20"/>
          <w:szCs w:val="20"/>
        </w:rPr>
        <w:t>, 321-32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4.</w:t>
      </w:r>
      <w:r w:rsidRPr="00140574">
        <w:rPr>
          <w:sz w:val="20"/>
          <w:szCs w:val="20"/>
        </w:rPr>
        <w:tab/>
        <w:t>T. Iwasak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PD-L1 and IDO1 expression with JAK-STAT pathway activation in soft-tissue leiomyosarcoma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7</w:t>
      </w:r>
      <w:r w:rsidRPr="00140574">
        <w:rPr>
          <w:sz w:val="20"/>
          <w:szCs w:val="20"/>
        </w:rPr>
        <w:t>, 1451-1463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5.</w:t>
      </w:r>
      <w:r w:rsidRPr="00140574">
        <w:rPr>
          <w:sz w:val="20"/>
          <w:szCs w:val="20"/>
        </w:rPr>
        <w:tab/>
        <w:t xml:space="preserve">U. Janzic, I. Kern, A. Janzic, L. Cavka, T. Cufer, PD-L1 Expression in Squamous-cell Carcinoma and Adenocarcinoma of the Lung. </w:t>
      </w:r>
      <w:r w:rsidRPr="00140574">
        <w:rPr>
          <w:i/>
          <w:sz w:val="20"/>
          <w:szCs w:val="20"/>
        </w:rPr>
        <w:t>Radi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1</w:t>
      </w:r>
      <w:r w:rsidRPr="00140574">
        <w:rPr>
          <w:sz w:val="20"/>
          <w:szCs w:val="20"/>
        </w:rPr>
        <w:t>, 357-36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6.</w:t>
      </w:r>
      <w:r w:rsidRPr="00140574">
        <w:rPr>
          <w:sz w:val="20"/>
          <w:szCs w:val="20"/>
        </w:rPr>
        <w:tab/>
        <w:t>A. R. Jazie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Immune Response Markers in Arab Patients With Lung Cancer. </w:t>
      </w:r>
      <w:r w:rsidRPr="00140574">
        <w:rPr>
          <w:i/>
          <w:sz w:val="20"/>
          <w:szCs w:val="20"/>
        </w:rPr>
        <w:t>JCO Glob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1218-122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7.</w:t>
      </w:r>
      <w:r w:rsidRPr="00140574">
        <w:rPr>
          <w:sz w:val="20"/>
          <w:szCs w:val="20"/>
        </w:rPr>
        <w:tab/>
        <w:t>M. Jesinghau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creased intraepithelial CD3+ T-lymphocytes and high PD-L1 expression on tumor cells are associated with a favorable prognosis in esophageal squamous cell carcinoma and allow prognostic immunogenic subgrouping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46756-4676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8.</w:t>
      </w:r>
      <w:r w:rsidRPr="00140574">
        <w:rPr>
          <w:sz w:val="20"/>
          <w:szCs w:val="20"/>
        </w:rPr>
        <w:tab/>
        <w:t>M. J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/PD-L1 expression in non-small-cell lung cancer and its correlation with EGFR/KRAS mutations. </w:t>
      </w:r>
      <w:r w:rsidRPr="00140574">
        <w:rPr>
          <w:i/>
          <w:sz w:val="20"/>
          <w:szCs w:val="20"/>
        </w:rPr>
        <w:t>Cancer Biol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</w:t>
      </w:r>
      <w:r w:rsidRPr="00140574">
        <w:rPr>
          <w:sz w:val="20"/>
          <w:szCs w:val="20"/>
        </w:rPr>
        <w:t>, 407-41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199.</w:t>
      </w:r>
      <w:r w:rsidRPr="00140574">
        <w:rPr>
          <w:sz w:val="20"/>
          <w:szCs w:val="20"/>
        </w:rPr>
        <w:tab/>
        <w:t>D. Ji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dependent prognostic role of PD-L1expression in patients with esophageal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8315-832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0.</w:t>
      </w:r>
      <w:r w:rsidRPr="00140574">
        <w:rPr>
          <w:sz w:val="20"/>
          <w:szCs w:val="20"/>
        </w:rPr>
        <w:tab/>
        <w:t>L. Ji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its relationship with oncogenic drivers in non-small cell lung cancer (NSCLC)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26845-2685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1.</w:t>
      </w:r>
      <w:r w:rsidRPr="00140574">
        <w:rPr>
          <w:sz w:val="20"/>
          <w:szCs w:val="20"/>
        </w:rPr>
        <w:tab/>
        <w:t>T. Ji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Genomic landscape and its correlations with tumor mutational burden, PD-L1 expression, and immune cells infiltration in Chinese lung squamous cell carcinoma. </w:t>
      </w:r>
      <w:r w:rsidRPr="00140574">
        <w:rPr>
          <w:i/>
          <w:sz w:val="20"/>
          <w:szCs w:val="20"/>
        </w:rPr>
        <w:t>J Hemat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7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2.</w:t>
      </w:r>
      <w:r w:rsidRPr="00140574">
        <w:rPr>
          <w:sz w:val="20"/>
          <w:szCs w:val="20"/>
        </w:rPr>
        <w:tab/>
        <w:t>Y. Ji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tumor-infiltrating immune cells and PD-L1 expression in esophageal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30175-3018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3.</w:t>
      </w:r>
      <w:r w:rsidRPr="00140574">
        <w:rPr>
          <w:sz w:val="20"/>
          <w:szCs w:val="20"/>
        </w:rPr>
        <w:tab/>
        <w:t>R. Jikuy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Galectin-9 expression as a poor prognostic factor in patients with renal cell carcinoma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9</w:t>
      </w:r>
      <w:r w:rsidRPr="00140574">
        <w:rPr>
          <w:sz w:val="20"/>
          <w:szCs w:val="20"/>
        </w:rPr>
        <w:t>, 2041-205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4.</w:t>
      </w:r>
      <w:r w:rsidRPr="00140574">
        <w:rPr>
          <w:sz w:val="20"/>
          <w:szCs w:val="20"/>
        </w:rPr>
        <w:tab/>
        <w:t xml:space="preserve">C. Jin, S. Hacking, S. Liang, M. Nasim, PD-L1/PD-1 Expression in Endometrial Clear Cell Carcinoma: A Potential Surrogate Marker for Clinical Trials. </w:t>
      </w:r>
      <w:r w:rsidRPr="00140574">
        <w:rPr>
          <w:i/>
          <w:sz w:val="20"/>
          <w:szCs w:val="20"/>
        </w:rPr>
        <w:t>Int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31-3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5.</w:t>
      </w:r>
      <w:r w:rsidRPr="00140574">
        <w:rPr>
          <w:sz w:val="20"/>
          <w:szCs w:val="20"/>
        </w:rPr>
        <w:tab/>
        <w:t>Y. J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PD-L1 expression and clinicopathological characteristics of non-small cell lung cancer: A real-world study of a large Chinese cohort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4591-460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6.</w:t>
      </w:r>
      <w:r w:rsidRPr="00140574">
        <w:rPr>
          <w:sz w:val="20"/>
          <w:szCs w:val="20"/>
        </w:rPr>
        <w:tab/>
        <w:t>C. Y. J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HLA2 in intrahepatic cholangiocarcinoma: an immune checkpoint with prognostic significance and wider expression compared with PD-L1. </w:t>
      </w:r>
      <w:r w:rsidRPr="00140574">
        <w:rPr>
          <w:i/>
          <w:sz w:val="20"/>
          <w:szCs w:val="20"/>
        </w:rPr>
        <w:t>J Immunother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7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7.</w:t>
      </w:r>
      <w:r w:rsidRPr="00140574">
        <w:rPr>
          <w:sz w:val="20"/>
          <w:szCs w:val="20"/>
        </w:rPr>
        <w:tab/>
        <w:t>W. J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level of programmed death ligand 1 (PD-L1) predicts longer survival in patients with resectable small cell lung cancer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2675-268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8.</w:t>
      </w:r>
      <w:r w:rsidRPr="00140574">
        <w:rPr>
          <w:sz w:val="20"/>
          <w:szCs w:val="20"/>
        </w:rPr>
        <w:tab/>
        <w:t>B. Joes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Stage-related PD-L1 expression in Kaposi sarcoma tumor microenvironment. </w:t>
      </w:r>
      <w:r w:rsidRPr="00140574">
        <w:rPr>
          <w:i/>
          <w:sz w:val="20"/>
          <w:szCs w:val="20"/>
        </w:rPr>
        <w:t>J Cuta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</w:t>
      </w:r>
      <w:r w:rsidRPr="00140574">
        <w:rPr>
          <w:sz w:val="20"/>
          <w:szCs w:val="20"/>
        </w:rPr>
        <w:t>, 888-89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09.</w:t>
      </w:r>
      <w:r w:rsidRPr="00140574">
        <w:rPr>
          <w:sz w:val="20"/>
          <w:szCs w:val="20"/>
        </w:rPr>
        <w:tab/>
        <w:t>U. Jonej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profiling of metaplastic breast carcinomas reveals frequent overexpression of programmed death-ligand 1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0</w:t>
      </w:r>
      <w:r w:rsidRPr="00140574">
        <w:rPr>
          <w:sz w:val="20"/>
          <w:szCs w:val="20"/>
        </w:rPr>
        <w:t>, 255-25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0.</w:t>
      </w:r>
      <w:r w:rsidRPr="00140574">
        <w:rPr>
          <w:sz w:val="20"/>
          <w:szCs w:val="20"/>
        </w:rPr>
        <w:tab/>
        <w:t>X. J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dictive relevance of PD-L1 expression with pre-existing TILs in gastric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99372-9938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211.</w:t>
      </w:r>
      <w:r w:rsidRPr="00140574">
        <w:rPr>
          <w:sz w:val="20"/>
          <w:szCs w:val="20"/>
        </w:rPr>
        <w:tab/>
        <w:t xml:space="preserve">G. Kan, W. Dong, The expression of PD-L1 APE1 and P53 in hepatocellular carcinoma and its relationship to clinical pathology. </w:t>
      </w:r>
      <w:r w:rsidRPr="00140574">
        <w:rPr>
          <w:i/>
          <w:sz w:val="20"/>
          <w:szCs w:val="20"/>
        </w:rPr>
        <w:t>Eur Rev Med Pharmacol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3063-307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2.</w:t>
      </w:r>
      <w:r w:rsidRPr="00140574">
        <w:rPr>
          <w:sz w:val="20"/>
          <w:szCs w:val="20"/>
        </w:rPr>
        <w:tab/>
        <w:t>H. J. K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genomic landscape of hepatocellular carcinoma with immune cell stroma and EBV-positive tumor-infiltrating lymphocytes. </w:t>
      </w:r>
      <w:r w:rsidRPr="00140574">
        <w:rPr>
          <w:i/>
          <w:sz w:val="20"/>
          <w:szCs w:val="20"/>
        </w:rPr>
        <w:t>J Hep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91-103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3.</w:t>
      </w:r>
      <w:r w:rsidRPr="00140574">
        <w:rPr>
          <w:sz w:val="20"/>
          <w:szCs w:val="20"/>
        </w:rPr>
        <w:tab/>
        <w:t>S. C. K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Suppressor microRNAs Contribute to the Regulation of PD-L1 Expression in Malignant Pleural Mesotheli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1421-143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4.</w:t>
      </w:r>
      <w:r w:rsidRPr="00140574">
        <w:rPr>
          <w:sz w:val="20"/>
          <w:szCs w:val="20"/>
        </w:rPr>
        <w:tab/>
        <w:t xml:space="preserve">T. Karnik, B. F. Kimler, F. Fan, O. Tawfik, PD-L1 in breast cancer: comparative analysis of 3 different antibodies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28-3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5.</w:t>
      </w:r>
      <w:r w:rsidRPr="00140574">
        <w:rPr>
          <w:sz w:val="20"/>
          <w:szCs w:val="20"/>
        </w:rPr>
        <w:tab/>
        <w:t>A. Kasaji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flammation and PD-L1 expression in pulmonary neuroendocrine tumors. </w:t>
      </w:r>
      <w:r w:rsidRPr="00140574">
        <w:rPr>
          <w:i/>
          <w:sz w:val="20"/>
          <w:szCs w:val="20"/>
        </w:rPr>
        <w:t>Endocr Rela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</w:t>
      </w:r>
      <w:r w:rsidRPr="00140574">
        <w:rPr>
          <w:sz w:val="20"/>
          <w:szCs w:val="20"/>
        </w:rPr>
        <w:t>, 339-35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6.</w:t>
      </w:r>
      <w:r w:rsidRPr="00140574">
        <w:rPr>
          <w:sz w:val="20"/>
          <w:szCs w:val="20"/>
        </w:rPr>
        <w:tab/>
        <w:t>Y. Ka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Between Clinicopathological Features and Programmed Death Ligand 1 Expression in Non-small Cell Lung Cancer.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1077-108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7.</w:t>
      </w:r>
      <w:r w:rsidRPr="00140574">
        <w:rPr>
          <w:sz w:val="20"/>
          <w:szCs w:val="20"/>
        </w:rPr>
        <w:tab/>
        <w:t>Y. Katsuy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death 1 (PD-1) and its ligand (PD-L1) in thymic epithelial tumors: Impact on treatment efficacy and alteration in expression after chemotherapy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9</w:t>
      </w:r>
      <w:r w:rsidRPr="00140574">
        <w:rPr>
          <w:sz w:val="20"/>
          <w:szCs w:val="20"/>
        </w:rPr>
        <w:t>, 4-1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8.</w:t>
      </w:r>
      <w:r w:rsidRPr="00140574">
        <w:rPr>
          <w:sz w:val="20"/>
          <w:szCs w:val="20"/>
        </w:rPr>
        <w:tab/>
        <w:t>A. Kawazo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 features of programmed death ligand 1 expression with tumor-infiltrating lymphocyte, mismatch repair, and Epstein-Barr virus status in a large cohort of gastric cancer patients. </w:t>
      </w:r>
      <w:r w:rsidRPr="00140574">
        <w:rPr>
          <w:i/>
          <w:sz w:val="20"/>
          <w:szCs w:val="20"/>
        </w:rPr>
        <w:t>Gastri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407-41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19.</w:t>
      </w:r>
      <w:r w:rsidRPr="00140574">
        <w:rPr>
          <w:sz w:val="20"/>
          <w:szCs w:val="20"/>
        </w:rPr>
        <w:tab/>
        <w:t>S. Khann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alignant Mesothelioma Effusions Are Infiltrated by CD3(+) T Cells Highly Expressing PD-L1 and the PD-L1(+) Tumor Cells within These Effusions Are Susceptible to ADCC by the Anti-PD-L1 Antibody Avelumab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1993-2005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0.</w:t>
      </w:r>
      <w:r w:rsidRPr="00140574">
        <w:rPr>
          <w:sz w:val="20"/>
          <w:szCs w:val="20"/>
        </w:rPr>
        <w:tab/>
        <w:t>H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 analysis and prognostic significance of programmed cell death-ligand 1 protein and mRNA expression in non-small cell lung cancer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e019863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1.</w:t>
      </w:r>
      <w:r w:rsidRPr="00140574">
        <w:rPr>
          <w:sz w:val="20"/>
          <w:szCs w:val="20"/>
        </w:rPr>
        <w:tab/>
        <w:t>J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lication of programmed cell death 1 protein and its ligand expressions in endometrial cancer. </w:t>
      </w:r>
      <w:r w:rsidRPr="00140574">
        <w:rPr>
          <w:i/>
          <w:sz w:val="20"/>
          <w:szCs w:val="20"/>
        </w:rPr>
        <w:t>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9</w:t>
      </w:r>
      <w:r w:rsidRPr="00140574">
        <w:rPr>
          <w:sz w:val="20"/>
          <w:szCs w:val="20"/>
        </w:rPr>
        <w:t>, 381-38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2.</w:t>
      </w:r>
      <w:r w:rsidRPr="00140574">
        <w:rPr>
          <w:sz w:val="20"/>
          <w:szCs w:val="20"/>
        </w:rPr>
        <w:tab/>
        <w:t>J. R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infiltrating PD1-positive lymphocytes and the expression of PD-L1 predict poor prognosis of soft tissue sarcoma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e82870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3.</w:t>
      </w:r>
      <w:r w:rsidRPr="00140574">
        <w:rPr>
          <w:sz w:val="20"/>
          <w:szCs w:val="20"/>
        </w:rPr>
        <w:tab/>
        <w:t>M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dentifying Rational Candidates for Immunotherapy Targeting PD-1/PD-L1 in Cervical Cancer.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7</w:t>
      </w:r>
      <w:r w:rsidRPr="00140574">
        <w:rPr>
          <w:sz w:val="20"/>
          <w:szCs w:val="20"/>
        </w:rPr>
        <w:t>, 5087-509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4.</w:t>
      </w:r>
      <w:r w:rsidRPr="00140574">
        <w:rPr>
          <w:sz w:val="20"/>
          <w:szCs w:val="20"/>
        </w:rPr>
        <w:tab/>
        <w:t>R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CD8CD45RO tumor infiltrating lymphocytes in patients with extrahepatic cholangio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23366-2337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5.</w:t>
      </w:r>
      <w:r w:rsidRPr="00140574">
        <w:rPr>
          <w:sz w:val="20"/>
          <w:szCs w:val="20"/>
        </w:rPr>
        <w:tab/>
        <w:t>S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1 ligand 1 and 2 are highly expressed in pleomorphic carcinomas of the lung: Comparison of sarcomatous and carcinomatous areas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1</w:t>
      </w:r>
      <w:r w:rsidRPr="00140574">
        <w:rPr>
          <w:sz w:val="20"/>
          <w:szCs w:val="20"/>
        </w:rPr>
        <w:t>, 2698-2707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6.</w:t>
      </w:r>
      <w:r w:rsidRPr="00140574">
        <w:rPr>
          <w:sz w:val="20"/>
          <w:szCs w:val="20"/>
        </w:rPr>
        <w:tab/>
        <w:t>S. H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CD8 and programmed death-ligand 1 expression in patients with resectable non-small cell lung cancer. </w:t>
      </w:r>
      <w:r w:rsidRPr="00140574">
        <w:rPr>
          <w:i/>
          <w:sz w:val="20"/>
          <w:szCs w:val="20"/>
        </w:rPr>
        <w:t>B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0</w:t>
      </w:r>
      <w:r w:rsidRPr="00140574">
        <w:rPr>
          <w:sz w:val="20"/>
          <w:szCs w:val="20"/>
        </w:rPr>
        <w:t>, 547-55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7.</w:t>
      </w:r>
      <w:r w:rsidRPr="00140574">
        <w:rPr>
          <w:sz w:val="20"/>
          <w:szCs w:val="20"/>
        </w:rPr>
        <w:tab/>
        <w:t>S. H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rognostic value of BAP1, PBRM1, pS6, PTEN, TGase2, PD-L1, CA9, PSMA, and Ki-67 tissue markers in localized renal cell carcinoma: A retrospective study of tissue microarrays using immunohistochemistry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e017961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8.</w:t>
      </w:r>
      <w:r w:rsidRPr="00140574">
        <w:rPr>
          <w:sz w:val="20"/>
          <w:szCs w:val="20"/>
        </w:rPr>
        <w:tab/>
        <w:t>S. T. K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ng programmed death ligand 1 (PD-L1) expression, mismatch repair deficiency, and outcomes across tumor types: implications for immunotherapy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77415-7742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29.</w:t>
      </w:r>
      <w:r w:rsidRPr="00140574">
        <w:rPr>
          <w:sz w:val="20"/>
          <w:szCs w:val="20"/>
        </w:rPr>
        <w:tab/>
        <w:t>F. Kinoshi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bined Evaluation of Tumor-Infiltrating CD8 + and FoxP3 + Lymphocytes Provides Accurate Prognosis in Stage IA Lung Adenocarcinoma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2102-210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230.</w:t>
      </w:r>
      <w:r w:rsidRPr="00140574">
        <w:rPr>
          <w:sz w:val="20"/>
          <w:szCs w:val="20"/>
        </w:rPr>
        <w:tab/>
        <w:t>S. Kintsl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death ligand (PD-L1) in different tumors. Comparison of several current available antibody clones and antibody profiling. </w:t>
      </w:r>
      <w:r w:rsidRPr="00140574">
        <w:rPr>
          <w:i/>
          <w:sz w:val="20"/>
          <w:szCs w:val="20"/>
        </w:rPr>
        <w:t>Ann 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1</w:t>
      </w:r>
      <w:r w:rsidRPr="00140574">
        <w:rPr>
          <w:sz w:val="20"/>
          <w:szCs w:val="20"/>
        </w:rPr>
        <w:t>, 24-3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1.</w:t>
      </w:r>
      <w:r w:rsidRPr="00140574">
        <w:rPr>
          <w:sz w:val="20"/>
          <w:szCs w:val="20"/>
        </w:rPr>
        <w:tab/>
        <w:t xml:space="preserve">G. Kir, T. Soylemez, Z. C. Olgun, A. Aydin, W. G. McCluggage, Correlation of PD-L1 expression with immunohistochemically determined molecular profile in endometrial carcinomas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7</w:t>
      </w:r>
      <w:r w:rsidRPr="00140574">
        <w:rPr>
          <w:sz w:val="20"/>
          <w:szCs w:val="20"/>
        </w:rPr>
        <w:t>, 845-85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2.</w:t>
      </w:r>
      <w:r w:rsidRPr="00140574">
        <w:rPr>
          <w:sz w:val="20"/>
          <w:szCs w:val="20"/>
        </w:rPr>
        <w:tab/>
        <w:t>Y. Kita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D-L1 Expression in Both Cancer and Stroma Cells of Cholangiocarcinoma Patients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599-60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3.</w:t>
      </w:r>
      <w:r w:rsidRPr="00140574">
        <w:rPr>
          <w:sz w:val="20"/>
          <w:szCs w:val="20"/>
        </w:rPr>
        <w:tab/>
        <w:t>S. Kitazo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liability of Small Biopsy Samples Compared With Resected Specimens for the Determination of Programmed Death-Ligand 1 Expression in Non--Small-Cell Lung Cancer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385-390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4.</w:t>
      </w:r>
      <w:r w:rsidRPr="00140574">
        <w:rPr>
          <w:sz w:val="20"/>
          <w:szCs w:val="20"/>
        </w:rPr>
        <w:tab/>
        <w:t>J. Kiyas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cell death ligand 1 is associated with poor overall survival in patients with diffuse large B-cell lymphoma. </w:t>
      </w:r>
      <w:r w:rsidRPr="00140574">
        <w:rPr>
          <w:i/>
          <w:sz w:val="20"/>
          <w:szCs w:val="20"/>
        </w:rPr>
        <w:t>Bloo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6</w:t>
      </w:r>
      <w:r w:rsidRPr="00140574">
        <w:rPr>
          <w:sz w:val="20"/>
          <w:szCs w:val="20"/>
        </w:rPr>
        <w:t>, 2193-220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5.</w:t>
      </w:r>
      <w:r w:rsidRPr="00140574">
        <w:rPr>
          <w:sz w:val="20"/>
          <w:szCs w:val="20"/>
        </w:rPr>
        <w:tab/>
        <w:t>S. Koganemar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programmed death-ligand 1 expression in patients with stage III colorectal cancer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8</w:t>
      </w:r>
      <w:r w:rsidRPr="00140574">
        <w:rPr>
          <w:sz w:val="20"/>
          <w:szCs w:val="20"/>
        </w:rPr>
        <w:t>, 853-85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6.</w:t>
      </w:r>
      <w:r w:rsidRPr="00140574">
        <w:rPr>
          <w:sz w:val="20"/>
          <w:szCs w:val="20"/>
        </w:rPr>
        <w:tab/>
        <w:t xml:space="preserve">Y. W. Koh, J. H. Han, D. H. Yoon, C. Suh, J. Huh, PD-L1 expression correlates with VEGF and microvessel density in patients with uniformly treated classical Hodgkin lymphoma. </w:t>
      </w:r>
      <w:r w:rsidRPr="00140574">
        <w:rPr>
          <w:i/>
          <w:sz w:val="20"/>
          <w:szCs w:val="20"/>
        </w:rPr>
        <w:t>Ann He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6</w:t>
      </w:r>
      <w:r w:rsidRPr="00140574">
        <w:rPr>
          <w:sz w:val="20"/>
          <w:szCs w:val="20"/>
        </w:rPr>
        <w:t>, 1883-189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7.</w:t>
      </w:r>
      <w:r w:rsidRPr="00140574">
        <w:rPr>
          <w:sz w:val="20"/>
          <w:szCs w:val="20"/>
        </w:rPr>
        <w:tab/>
        <w:t>Y. W. Ko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protein expression in non-small-cell lung cancer and its relationship with the hypoxia-related signaling pathways: A study based on immunohistochemistry and RNA sequencing data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9</w:t>
      </w:r>
      <w:r w:rsidRPr="00140574">
        <w:rPr>
          <w:sz w:val="20"/>
          <w:szCs w:val="20"/>
        </w:rPr>
        <w:t>, 41-4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8.</w:t>
      </w:r>
      <w:r w:rsidRPr="00140574">
        <w:rPr>
          <w:sz w:val="20"/>
          <w:szCs w:val="20"/>
        </w:rPr>
        <w:tab/>
        <w:t>P. Koiral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infiltration and PD-L1 expression in the tumor microenvironment are prognostic in osteosarcoma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3009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39.</w:t>
      </w:r>
      <w:r w:rsidRPr="00140574">
        <w:rPr>
          <w:sz w:val="20"/>
          <w:szCs w:val="20"/>
        </w:rPr>
        <w:tab/>
        <w:t xml:space="preserve">R. F. Koncar, R. Feldman, E. M. Bahassi, N. Hashemi Sadraei, Comparative molecular profiling of HPV-induced squamous cell carcinomas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1673-168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0.</w:t>
      </w:r>
      <w:r w:rsidRPr="00140574">
        <w:rPr>
          <w:sz w:val="20"/>
          <w:szCs w:val="20"/>
        </w:rPr>
        <w:tab/>
        <w:t>C. Kopp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Optimization and validation of PD-L1 immunohistochemistry staining protocols using the antibody clone 28-8 on different staining platform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1</w:t>
      </w:r>
      <w:r w:rsidRPr="00140574">
        <w:rPr>
          <w:sz w:val="20"/>
          <w:szCs w:val="20"/>
        </w:rPr>
        <w:t>, 1630-164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1.</w:t>
      </w:r>
      <w:r w:rsidRPr="00140574">
        <w:rPr>
          <w:sz w:val="20"/>
          <w:szCs w:val="20"/>
        </w:rPr>
        <w:tab/>
        <w:t>S. Korehis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rogrammed cell death-ligand 1 expression and the immune microenvironment at the invasive front of colorectal cancers with high microsatellite instability. </w:t>
      </w:r>
      <w:r w:rsidRPr="00140574">
        <w:rPr>
          <w:i/>
          <w:sz w:val="20"/>
          <w:szCs w:val="20"/>
        </w:rPr>
        <w:t>Int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2</w:t>
      </w:r>
      <w:r w:rsidRPr="00140574">
        <w:rPr>
          <w:sz w:val="20"/>
          <w:szCs w:val="20"/>
        </w:rPr>
        <w:t>, 822-83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2.</w:t>
      </w:r>
      <w:r w:rsidRPr="00140574">
        <w:rPr>
          <w:sz w:val="20"/>
          <w:szCs w:val="20"/>
        </w:rPr>
        <w:tab/>
        <w:t xml:space="preserve">K. Kosemehmetoglu, E. Ozogul, B. Babaoglu, G. G. Tezel, G. Gedikoglu, Programmed Death Ligand 1 (PD-L1) Expression in Malignant Mesenchymal Tumors. </w:t>
      </w:r>
      <w:r w:rsidRPr="00140574">
        <w:rPr>
          <w:i/>
          <w:sz w:val="20"/>
          <w:szCs w:val="20"/>
        </w:rPr>
        <w:t>Turk Patoloji De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</w:t>
      </w:r>
      <w:r w:rsidRPr="00140574">
        <w:rPr>
          <w:sz w:val="20"/>
          <w:szCs w:val="20"/>
        </w:rPr>
        <w:t>, 192-19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3.</w:t>
      </w:r>
      <w:r w:rsidRPr="00140574">
        <w:rPr>
          <w:sz w:val="20"/>
          <w:szCs w:val="20"/>
        </w:rPr>
        <w:tab/>
        <w:t>M. Kostin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creased infiltration of M2-macrophages, T-cells and PD-L1 expression in high grade leiomyosarcomas supports immunotherapeutic strategies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e138682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4.</w:t>
      </w:r>
      <w:r w:rsidRPr="00140574">
        <w:rPr>
          <w:sz w:val="20"/>
          <w:szCs w:val="20"/>
        </w:rPr>
        <w:tab/>
        <w:t>M. Kostin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lysis of PD-L1, T-cell infiltrate and HLA expression in chondrosarcoma indicates potential for response to immunotherapy specifically in the dedifferentiated subtype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9</w:t>
      </w:r>
      <w:r w:rsidRPr="00140574">
        <w:rPr>
          <w:sz w:val="20"/>
          <w:szCs w:val="20"/>
        </w:rPr>
        <w:t>, 1028-1037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5.</w:t>
      </w:r>
      <w:r w:rsidRPr="00140574">
        <w:rPr>
          <w:sz w:val="20"/>
          <w:szCs w:val="20"/>
        </w:rPr>
        <w:tab/>
        <w:t>Y. Kozu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doleamine 2,3-dioxygenase 1 and programmed cell death-ligand 1 co-expression correlates with aggressive features in lung adenocarcinoma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1</w:t>
      </w:r>
      <w:r w:rsidRPr="00140574">
        <w:rPr>
          <w:sz w:val="20"/>
          <w:szCs w:val="20"/>
        </w:rPr>
        <w:t>, 20-2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6.</w:t>
      </w:r>
      <w:r w:rsidRPr="00140574">
        <w:rPr>
          <w:sz w:val="20"/>
          <w:szCs w:val="20"/>
        </w:rPr>
        <w:tab/>
        <w:t>L. M. Krabb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PD-1 and PD-L1 Expression in Patients with High Grade Upper Tract Urothelial Carcinoma. </w:t>
      </w:r>
      <w:r w:rsidRPr="00140574">
        <w:rPr>
          <w:i/>
          <w:sz w:val="20"/>
          <w:szCs w:val="20"/>
        </w:rPr>
        <w:t>J U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8</w:t>
      </w:r>
      <w:r w:rsidRPr="00140574">
        <w:rPr>
          <w:sz w:val="20"/>
          <w:szCs w:val="20"/>
        </w:rPr>
        <w:t>, 1253-126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7.</w:t>
      </w:r>
      <w:r w:rsidRPr="00140574">
        <w:rPr>
          <w:sz w:val="20"/>
          <w:szCs w:val="20"/>
        </w:rPr>
        <w:tab/>
        <w:t>M. Kriegsman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(PD-L1, CD274) in cholangiocarcinoma - correlation with clinicopathological data and comparison of antibodies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7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248.</w:t>
      </w:r>
      <w:r w:rsidRPr="00140574">
        <w:rPr>
          <w:sz w:val="20"/>
          <w:szCs w:val="20"/>
        </w:rPr>
        <w:tab/>
        <w:t>G. S. Krigsfeld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lysis of real-world PD-L1 IHC 28-8 and 22C3 pharmDx assay utilisation, turnaround times and analytical concordance across multiple tumour types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656-66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49.</w:t>
      </w:r>
      <w:r w:rsidRPr="00140574">
        <w:rPr>
          <w:sz w:val="20"/>
          <w:szCs w:val="20"/>
        </w:rPr>
        <w:tab/>
        <w:t xml:space="preserve">C. I. Kula, A. Aydin, P. Bulutay, P. Firat, Efficiency of Cytology Samples for PD-L1 Evaluation and Comparison with Tissue Samples. </w:t>
      </w:r>
      <w:r w:rsidRPr="00140574">
        <w:rPr>
          <w:i/>
          <w:sz w:val="20"/>
          <w:szCs w:val="20"/>
        </w:rPr>
        <w:t>Turk Patoloji De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205-21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0.</w:t>
      </w:r>
      <w:r w:rsidRPr="00140574">
        <w:rPr>
          <w:sz w:val="20"/>
          <w:szCs w:val="20"/>
        </w:rPr>
        <w:tab/>
        <w:t xml:space="preserve">M. Kumar, B. Guleria, S. Swamy, S. Soni, Correlation of programmed death-ligand 1 expression with gene expression and clinicopathological parameters in Indian patients with non-small cell lung cancer. </w:t>
      </w:r>
      <w:r w:rsidRPr="00140574">
        <w:rPr>
          <w:i/>
          <w:sz w:val="20"/>
          <w:szCs w:val="20"/>
        </w:rPr>
        <w:t>Lung India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7</w:t>
      </w:r>
      <w:r w:rsidRPr="00140574">
        <w:rPr>
          <w:sz w:val="20"/>
          <w:szCs w:val="20"/>
        </w:rPr>
        <w:t>, 145-15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1.</w:t>
      </w:r>
      <w:r w:rsidRPr="00140574">
        <w:rPr>
          <w:sz w:val="20"/>
          <w:szCs w:val="20"/>
        </w:rPr>
        <w:tab/>
        <w:t>D. Kw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 analysis of programmed cell death 1 and programmed cell death ligand 1 expression in the tumour microenvironments of diffuse large B cell lymphoma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8</w:t>
      </w:r>
      <w:r w:rsidRPr="00140574">
        <w:rPr>
          <w:sz w:val="20"/>
          <w:szCs w:val="20"/>
        </w:rPr>
        <w:t>, 1079-108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2.</w:t>
      </w:r>
      <w:r w:rsidRPr="00140574">
        <w:rPr>
          <w:sz w:val="20"/>
          <w:szCs w:val="20"/>
        </w:rPr>
        <w:tab/>
        <w:t xml:space="preserve">H. J. Kwon, J. M. Yang, J. O. Lee, J. S. Lee, J. H. Paik, Clinicopathologic implication of PD-L1 and phosphorylated STAT3 expression in diffuse large B cell lymphoma. </w:t>
      </w:r>
      <w:r w:rsidRPr="00140574">
        <w:rPr>
          <w:i/>
          <w:sz w:val="20"/>
          <w:szCs w:val="20"/>
        </w:rPr>
        <w:t>J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32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3.</w:t>
      </w:r>
      <w:r w:rsidRPr="00140574">
        <w:rPr>
          <w:sz w:val="20"/>
          <w:szCs w:val="20"/>
        </w:rPr>
        <w:tab/>
        <w:t>M. J. Kw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and MET co-expression is a poor prognostic factor in gastric cancers after resection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82399-8241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4.</w:t>
      </w:r>
      <w:r w:rsidRPr="00140574">
        <w:rPr>
          <w:sz w:val="20"/>
          <w:szCs w:val="20"/>
        </w:rPr>
        <w:tab/>
        <w:t>A. Lamarc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presence of TILs in small intestinal neuroendocrine tumour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4922-1493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5.</w:t>
      </w:r>
      <w:r w:rsidRPr="00140574">
        <w:rPr>
          <w:sz w:val="20"/>
          <w:szCs w:val="20"/>
        </w:rPr>
        <w:tab/>
        <w:t>D. J. Landsbur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atterns of immune checkpoint protein expression in MYC-overexpressing aggressive B-cell non-Hodgkin lymphomas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0</w:t>
      </w:r>
      <w:r w:rsidRPr="00140574">
        <w:rPr>
          <w:sz w:val="20"/>
          <w:szCs w:val="20"/>
        </w:rPr>
        <w:t>, 869-874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6.</w:t>
      </w:r>
      <w:r w:rsidRPr="00140574">
        <w:rPr>
          <w:sz w:val="20"/>
          <w:szCs w:val="20"/>
        </w:rPr>
        <w:tab/>
        <w:t>C. Lauren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Several immune escape patterns in non-Hodgkin's lymphomas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</w:t>
      </w:r>
      <w:r w:rsidRPr="00140574">
        <w:rPr>
          <w:sz w:val="20"/>
          <w:szCs w:val="20"/>
        </w:rPr>
        <w:t>, e1026530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7.</w:t>
      </w:r>
      <w:r w:rsidRPr="00140574">
        <w:rPr>
          <w:sz w:val="20"/>
          <w:szCs w:val="20"/>
        </w:rPr>
        <w:tab/>
        <w:t>H. J. Le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infiltration by CD4(+) and FoxP3(+) T cells are increased in Xp11 translocation renal cell carcinoma and indicate poor prognosi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6</w:t>
      </w:r>
      <w:r w:rsidRPr="00140574">
        <w:rPr>
          <w:sz w:val="20"/>
          <w:szCs w:val="20"/>
        </w:rPr>
        <w:t>, 714-72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8.</w:t>
      </w:r>
      <w:r w:rsidRPr="00140574">
        <w:rPr>
          <w:sz w:val="20"/>
          <w:szCs w:val="20"/>
        </w:rPr>
        <w:tab/>
        <w:t>S. E. Le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cordance of Programmed Death-Ligand 1 Expression between SP142 and 22C3/SP263 Assays in Triple-Negative Breast Cancer. </w:t>
      </w:r>
      <w:r w:rsidRPr="00140574">
        <w:rPr>
          <w:i/>
          <w:sz w:val="20"/>
          <w:szCs w:val="20"/>
        </w:rPr>
        <w:t>J Breas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303-31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59.</w:t>
      </w:r>
      <w:r w:rsidRPr="00140574">
        <w:rPr>
          <w:sz w:val="20"/>
          <w:szCs w:val="20"/>
        </w:rPr>
        <w:tab/>
        <w:t>S. J. Le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D274, LAG3, and IDO1 expressions in tumor-infiltrating immune cells as prognostic biomarker for patients with MSI-high colon cancer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4</w:t>
      </w:r>
      <w:r w:rsidRPr="00140574">
        <w:rPr>
          <w:sz w:val="20"/>
          <w:szCs w:val="20"/>
        </w:rPr>
        <w:t>, 1005-101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0.</w:t>
      </w:r>
      <w:r w:rsidRPr="00140574">
        <w:rPr>
          <w:sz w:val="20"/>
          <w:szCs w:val="20"/>
        </w:rPr>
        <w:tab/>
        <w:t>H. D. Lehrk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Undifferentiated Pancreatic Carcinomas Display Enrichment for Frequency and Extent of PD-L1 Expression by Tumor Cells. </w:t>
      </w:r>
      <w:r w:rsidRPr="00140574">
        <w:rPr>
          <w:i/>
          <w:sz w:val="20"/>
          <w:szCs w:val="20"/>
        </w:rPr>
        <w:t>Am 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8</w:t>
      </w:r>
      <w:r w:rsidRPr="00140574">
        <w:rPr>
          <w:sz w:val="20"/>
          <w:szCs w:val="20"/>
        </w:rPr>
        <w:t>, 441-44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1.</w:t>
      </w:r>
      <w:r w:rsidRPr="00140574">
        <w:rPr>
          <w:sz w:val="20"/>
          <w:szCs w:val="20"/>
        </w:rPr>
        <w:tab/>
        <w:t>K. R. Leit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renal cell carcinoma clear cell type is related to unfavorable prognosis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89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2.</w:t>
      </w:r>
      <w:r w:rsidRPr="00140574">
        <w:rPr>
          <w:sz w:val="20"/>
          <w:szCs w:val="20"/>
        </w:rPr>
        <w:tab/>
        <w:t>S. Leria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D274 (PD-L1), CDKN2A (p16), TP53, and EGFR immunohistochemical profile in primary, recurrent and metastatic vulvar cancer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893-90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3.</w:t>
      </w:r>
      <w:r w:rsidRPr="00140574">
        <w:rPr>
          <w:sz w:val="20"/>
          <w:szCs w:val="20"/>
        </w:rPr>
        <w:tab/>
        <w:t>C. 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arison of 22C3 PD-L1 Expression between Surgically Resected Specimens and Paired Tissue Microarrays in Non-Small Cell Lung Cancer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1536-154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4.</w:t>
      </w:r>
      <w:r w:rsidRPr="00140574">
        <w:rPr>
          <w:sz w:val="20"/>
          <w:szCs w:val="20"/>
        </w:rPr>
        <w:tab/>
        <w:t>C. 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Potential Predictive Biomarker for Miller/Payne Grading: PD-L1 Expression before Neoadjuvant Chemotherapy in Breast Cancer. </w:t>
      </w:r>
      <w:r w:rsidRPr="00140574">
        <w:rPr>
          <w:i/>
          <w:sz w:val="20"/>
          <w:szCs w:val="20"/>
        </w:rPr>
        <w:t>Oncol Res Trea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573-58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5.</w:t>
      </w:r>
      <w:r w:rsidRPr="00140574">
        <w:rPr>
          <w:sz w:val="20"/>
          <w:szCs w:val="20"/>
        </w:rPr>
        <w:tab/>
        <w:t xml:space="preserve">F. Li, Y. Ren, Z. Wang, Programmed death 1 Ligand 1 expression in breast cancer and its association with patients' clinical parameters. </w:t>
      </w:r>
      <w:r w:rsidRPr="00140574">
        <w:rPr>
          <w:i/>
          <w:sz w:val="20"/>
          <w:szCs w:val="20"/>
        </w:rPr>
        <w:t>J Cancer Re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150-15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6.</w:t>
      </w:r>
      <w:r w:rsidRPr="00140574">
        <w:rPr>
          <w:sz w:val="20"/>
          <w:szCs w:val="20"/>
        </w:rPr>
        <w:tab/>
        <w:t>M. 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haracterization of ovarian clear cell carcinoma using target drug-based molecular biomarkers: implications for personalized cancer therapy. </w:t>
      </w:r>
      <w:r w:rsidRPr="00140574">
        <w:rPr>
          <w:i/>
          <w:sz w:val="20"/>
          <w:szCs w:val="20"/>
        </w:rPr>
        <w:t>J Ovarian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7.</w:t>
      </w:r>
      <w:r w:rsidRPr="00140574">
        <w:rPr>
          <w:sz w:val="20"/>
          <w:szCs w:val="20"/>
        </w:rPr>
        <w:tab/>
        <w:t>Y. M. 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Indicates Pre-Existing Adaptive Immune Response by Tumor-Infiltrating CD8(+) T Cells in Non-Small Cell Lung Cancer. </w:t>
      </w:r>
      <w:r w:rsidRPr="00140574">
        <w:rPr>
          <w:i/>
          <w:sz w:val="20"/>
          <w:szCs w:val="20"/>
        </w:rPr>
        <w:t>Int J Mol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 xml:space="preserve">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268.</w:t>
      </w:r>
      <w:r w:rsidRPr="00140574">
        <w:rPr>
          <w:sz w:val="20"/>
          <w:szCs w:val="20"/>
        </w:rPr>
        <w:tab/>
        <w:t>Z. 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Among 700 Consecutive Endometrial Cancers: Strong Association With Mismatch Repair Protein Deficiency. </w:t>
      </w:r>
      <w:r w:rsidRPr="00140574">
        <w:rPr>
          <w:i/>
          <w:sz w:val="20"/>
          <w:szCs w:val="20"/>
        </w:rPr>
        <w:t>Int J Gynecol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59-6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69.</w:t>
      </w:r>
      <w:r w:rsidRPr="00140574">
        <w:rPr>
          <w:sz w:val="20"/>
          <w:szCs w:val="20"/>
        </w:rPr>
        <w:tab/>
        <w:t>X. Li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n pancreatic ductal adenocarcinoma: a retrospective analysis of 373 Chinese patients using an in vitro diagnostic assay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5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0.</w:t>
      </w:r>
      <w:r w:rsidRPr="00140574">
        <w:rPr>
          <w:sz w:val="20"/>
          <w:szCs w:val="20"/>
        </w:rPr>
        <w:tab/>
        <w:t xml:space="preserve">Y. Liang, M. Yu, C. Zhou, X. Zhu, Variation of PD-L1 expression in locally advanced cervical cancer following neoadjuvant chemotherapy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6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1.</w:t>
      </w:r>
      <w:r w:rsidRPr="00140574">
        <w:rPr>
          <w:sz w:val="20"/>
          <w:szCs w:val="20"/>
        </w:rPr>
        <w:tab/>
        <w:t>L. Lippen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logic impact of chemoradiation in cervical cancer and how immune cell infiltration could lead toward personalized treatment. </w:t>
      </w:r>
      <w:r w:rsidRPr="00140574">
        <w:rPr>
          <w:i/>
          <w:sz w:val="20"/>
          <w:szCs w:val="20"/>
        </w:rPr>
        <w:t>Int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7</w:t>
      </w:r>
      <w:r w:rsidRPr="00140574">
        <w:rPr>
          <w:sz w:val="20"/>
          <w:szCs w:val="20"/>
        </w:rPr>
        <w:t>, 554-56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2.</w:t>
      </w:r>
      <w:r w:rsidRPr="00140574">
        <w:rPr>
          <w:sz w:val="20"/>
          <w:szCs w:val="20"/>
        </w:rPr>
        <w:tab/>
        <w:t>E. J. Lip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Basal cell carcinoma: PD-L1/PD-1 checkpoint expression and tumor regression after PD-1 blockade. </w:t>
      </w:r>
      <w:r w:rsidRPr="00140574">
        <w:rPr>
          <w:i/>
          <w:sz w:val="20"/>
          <w:szCs w:val="20"/>
        </w:rPr>
        <w:t>J Immunother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2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3.</w:t>
      </w:r>
      <w:r w:rsidRPr="00140574">
        <w:rPr>
          <w:sz w:val="20"/>
          <w:szCs w:val="20"/>
        </w:rPr>
        <w:tab/>
        <w:t>E. J. Lip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the Merkel cell carcinoma microenvironment: association with inflammation, Merkel cell polyomavirus and overall survival. </w:t>
      </w:r>
      <w:r w:rsidRPr="00140574">
        <w:rPr>
          <w:i/>
          <w:sz w:val="20"/>
          <w:szCs w:val="20"/>
        </w:rPr>
        <w:t>Cancer Immun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</w:t>
      </w:r>
      <w:r w:rsidRPr="00140574">
        <w:rPr>
          <w:sz w:val="20"/>
          <w:szCs w:val="20"/>
        </w:rPr>
        <w:t>, 54-63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4.</w:t>
      </w:r>
      <w:r w:rsidRPr="00140574">
        <w:rPr>
          <w:sz w:val="20"/>
          <w:szCs w:val="20"/>
        </w:rPr>
        <w:tab/>
        <w:t>L. L. Li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expression of CMTM6 and PD-L1 as a predictor of poor prognosis in macrotrabecular-massive hepatocellular carcinoma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0</w:t>
      </w:r>
      <w:r w:rsidRPr="00140574">
        <w:rPr>
          <w:sz w:val="20"/>
          <w:szCs w:val="20"/>
        </w:rPr>
        <w:t>, 417-429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5.</w:t>
      </w:r>
      <w:r w:rsidRPr="00140574">
        <w:rPr>
          <w:sz w:val="20"/>
          <w:szCs w:val="20"/>
        </w:rPr>
        <w:tab/>
        <w:t xml:space="preserve">P. Liu, Q. Xiao, B. Zhou, Z. Dai, Y. Kang, Prognostic Significance of Programmed Death Ligand 1 Expression and Tumor-Infiltrating Lymphocytes in Axial Osteosarcoma. </w:t>
      </w:r>
      <w:r w:rsidRPr="00140574">
        <w:rPr>
          <w:i/>
          <w:sz w:val="20"/>
          <w:szCs w:val="20"/>
        </w:rPr>
        <w:t>World Neuro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9</w:t>
      </w:r>
      <w:r w:rsidRPr="00140574">
        <w:rPr>
          <w:sz w:val="20"/>
          <w:szCs w:val="20"/>
        </w:rPr>
        <w:t>, e240-e25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6.</w:t>
      </w:r>
      <w:r w:rsidRPr="00140574">
        <w:rPr>
          <w:sz w:val="20"/>
          <w:szCs w:val="20"/>
        </w:rPr>
        <w:tab/>
        <w:t xml:space="preserve">S. Liu, T. Qin, Y. Jia, K. Li, PD-L1 Expression Is Associated With VEGFA and LADC Patients' Survival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8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7.</w:t>
      </w:r>
      <w:r w:rsidRPr="00140574">
        <w:rPr>
          <w:sz w:val="20"/>
          <w:szCs w:val="20"/>
        </w:rPr>
        <w:tab/>
        <w:t>S. Y. Li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relevance of PD-L1 expression and CD8+ T cells infiltration in patients with EGFR-mutated and ALK-rearranged lung cancer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5</w:t>
      </w:r>
      <w:r w:rsidRPr="00140574">
        <w:rPr>
          <w:sz w:val="20"/>
          <w:szCs w:val="20"/>
        </w:rPr>
        <w:t>, 86-9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8.</w:t>
      </w:r>
      <w:r w:rsidRPr="00140574">
        <w:rPr>
          <w:sz w:val="20"/>
          <w:szCs w:val="20"/>
        </w:rPr>
        <w:tab/>
        <w:t>Y. Li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cell death 1/programmed cell death ligand 1 in the tumor microenvironments of primary gastrointestinal diffuse large B cell lymphomas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4</w:t>
      </w:r>
      <w:r w:rsidRPr="00140574">
        <w:rPr>
          <w:sz w:val="20"/>
          <w:szCs w:val="20"/>
        </w:rPr>
        <w:t>, 507-51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79.</w:t>
      </w:r>
      <w:r w:rsidRPr="00140574">
        <w:rPr>
          <w:sz w:val="20"/>
          <w:szCs w:val="20"/>
        </w:rPr>
        <w:tab/>
        <w:t>K. Loharamtaweeth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PD-L1 protein expression and copy number gains in locally advanced cervical cancer. </w:t>
      </w:r>
      <w:r w:rsidRPr="00140574">
        <w:rPr>
          <w:i/>
          <w:sz w:val="20"/>
          <w:szCs w:val="20"/>
        </w:rPr>
        <w:t>Asian Pac J Allergy Immunol</w:t>
      </w:r>
      <w:r w:rsidRPr="00140574">
        <w:rPr>
          <w:sz w:val="20"/>
          <w:szCs w:val="20"/>
        </w:rPr>
        <w:t xml:space="preserve"> 10.12932/AP-120419-053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0.</w:t>
      </w:r>
      <w:r w:rsidRPr="00140574">
        <w:rPr>
          <w:sz w:val="20"/>
          <w:szCs w:val="20"/>
        </w:rPr>
        <w:tab/>
        <w:t>L. L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expression of PKM2 synergizes with PD-L1 in tumor cells and immune cells to predict worse survival in human lung adenocarcinoma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4442-445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1.</w:t>
      </w:r>
      <w:r w:rsidRPr="00140574">
        <w:rPr>
          <w:sz w:val="20"/>
          <w:szCs w:val="20"/>
        </w:rPr>
        <w:tab/>
        <w:t>M. Loo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the costimulatory molecule B7-H1 in Barrett carcinoma. </w:t>
      </w:r>
      <w:r w:rsidRPr="00140574">
        <w:rPr>
          <w:i/>
          <w:sz w:val="20"/>
          <w:szCs w:val="20"/>
        </w:rPr>
        <w:t>Ann Thorac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1</w:t>
      </w:r>
      <w:r w:rsidRPr="00140574">
        <w:rPr>
          <w:sz w:val="20"/>
          <w:szCs w:val="20"/>
        </w:rPr>
        <w:t>, 1025-1031 (201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2.</w:t>
      </w:r>
      <w:r w:rsidRPr="00140574">
        <w:rPr>
          <w:sz w:val="20"/>
          <w:szCs w:val="20"/>
        </w:rPr>
        <w:tab/>
        <w:t>M. D. Loza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on direct Pap-stained cytology smears from non-small cell lung cancer: Comparison with cell blocks and surgical resection specimens. </w:t>
      </w:r>
      <w:r w:rsidRPr="00140574">
        <w:rPr>
          <w:i/>
          <w:sz w:val="20"/>
          <w:szCs w:val="20"/>
        </w:rPr>
        <w:t>Cancer Cyto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7</w:t>
      </w:r>
      <w:r w:rsidRPr="00140574">
        <w:rPr>
          <w:sz w:val="20"/>
          <w:szCs w:val="20"/>
        </w:rPr>
        <w:t>, 470-48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3.</w:t>
      </w:r>
      <w:r w:rsidRPr="00140574">
        <w:rPr>
          <w:sz w:val="20"/>
          <w:szCs w:val="20"/>
        </w:rPr>
        <w:tab/>
        <w:t>J. C. L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stinct PD-L1/PD1 Profiles and Clinical Implications in Intrahepatic Cholangiocarcinoma Patients with Different Risk Factors. </w:t>
      </w:r>
      <w:r w:rsidRPr="00140574">
        <w:rPr>
          <w:i/>
          <w:sz w:val="20"/>
          <w:szCs w:val="20"/>
        </w:rPr>
        <w:t>Theranostic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4678-468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4.</w:t>
      </w:r>
      <w:r w:rsidRPr="00140574">
        <w:rPr>
          <w:sz w:val="20"/>
          <w:szCs w:val="20"/>
        </w:rPr>
        <w:tab/>
        <w:t>J. 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PD-L1 expression in resected lung adenocarcinoma and potential molecular mechanisms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3489-349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5.</w:t>
      </w:r>
      <w:r w:rsidRPr="00140574">
        <w:rPr>
          <w:sz w:val="20"/>
          <w:szCs w:val="20"/>
        </w:rPr>
        <w:tab/>
        <w:t>R. G. Majzn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ment of programmed death-ligand 1 expression and tumor-associated immune cells in pediatric cancer tissues. </w:t>
      </w:r>
      <w:r w:rsidRPr="00140574">
        <w:rPr>
          <w:i/>
          <w:sz w:val="20"/>
          <w:szCs w:val="20"/>
        </w:rPr>
        <w:t>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3</w:t>
      </w:r>
      <w:r w:rsidRPr="00140574">
        <w:rPr>
          <w:sz w:val="20"/>
          <w:szCs w:val="20"/>
        </w:rPr>
        <w:t>, 3807-381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6.</w:t>
      </w:r>
      <w:r w:rsidRPr="00140574">
        <w:rPr>
          <w:sz w:val="20"/>
          <w:szCs w:val="20"/>
        </w:rPr>
        <w:tab/>
        <w:t>T. Mandelkow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Exclusion Is Frequent in Small-Cell Carcinoma of the Bladder. </w:t>
      </w:r>
      <w:r w:rsidRPr="00140574">
        <w:rPr>
          <w:i/>
          <w:sz w:val="20"/>
          <w:szCs w:val="20"/>
        </w:rPr>
        <w:t>Dis Marker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19</w:t>
      </w:r>
      <w:r w:rsidRPr="00140574">
        <w:rPr>
          <w:sz w:val="20"/>
          <w:szCs w:val="20"/>
        </w:rPr>
        <w:t>, 253251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287.</w:t>
      </w:r>
      <w:r w:rsidRPr="00140574">
        <w:rPr>
          <w:sz w:val="20"/>
          <w:szCs w:val="20"/>
        </w:rPr>
        <w:tab/>
        <w:t>A. S. Mansfield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emporal and spatial discordance of programmed cell death-ligand 1 expression and lymphocyte tumor infiltration between paired primary lesions and brain metastases in lung cancer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1953-195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8.</w:t>
      </w:r>
      <w:r w:rsidRPr="00140574">
        <w:rPr>
          <w:sz w:val="20"/>
          <w:szCs w:val="20"/>
        </w:rPr>
        <w:tab/>
        <w:t>A. S. Mansfield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B7-H1 expression in malignant pleural mesothelioma is associated with sarcomatoid histology and poor prognosis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036-1040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89.</w:t>
      </w:r>
      <w:r w:rsidRPr="00140574">
        <w:rPr>
          <w:sz w:val="20"/>
          <w:szCs w:val="20"/>
        </w:rPr>
        <w:tab/>
        <w:t>H. Mansou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-Expression of Androgen Receptor and Cathepsin D Defines a Triple-Negative Breast Cancer Subgroup with Poorer Overall Survival. </w:t>
      </w:r>
      <w:r w:rsidRPr="00140574">
        <w:rPr>
          <w:i/>
          <w:sz w:val="20"/>
          <w:szCs w:val="20"/>
        </w:rPr>
        <w:t>Cancers (Basel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 xml:space="preserve">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0.</w:t>
      </w:r>
      <w:r w:rsidRPr="00140574">
        <w:rPr>
          <w:sz w:val="20"/>
          <w:szCs w:val="20"/>
        </w:rPr>
        <w:tab/>
        <w:t>E. Marcq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and predictive aspects of the tumor immune microenvironment and immune checkpoints in malignant pleural mesothelioma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126124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1.</w:t>
      </w:r>
      <w:r w:rsidRPr="00140574">
        <w:rPr>
          <w:sz w:val="20"/>
          <w:szCs w:val="20"/>
        </w:rPr>
        <w:tab/>
        <w:t>A. M. Mart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aucity of PD-L1 expression in prostate cancer: innate and adaptive immune resistance. </w:t>
      </w:r>
      <w:r w:rsidRPr="00140574">
        <w:rPr>
          <w:i/>
          <w:sz w:val="20"/>
          <w:szCs w:val="20"/>
        </w:rPr>
        <w:t>Prostate Cancer Prostati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325-332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2.</w:t>
      </w:r>
      <w:r w:rsidRPr="00140574">
        <w:rPr>
          <w:sz w:val="20"/>
          <w:szCs w:val="20"/>
        </w:rPr>
        <w:tab/>
        <w:t>P. R. Martin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ervical cancer patients that respond to chemoradiation therapy display an intense tumor infiltrating immune profile before treatment. </w:t>
      </w:r>
      <w:r w:rsidRPr="00140574">
        <w:rPr>
          <w:i/>
          <w:sz w:val="20"/>
          <w:szCs w:val="20"/>
        </w:rPr>
        <w:t>Exp Mol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1</w:t>
      </w:r>
      <w:r w:rsidRPr="00140574">
        <w:rPr>
          <w:sz w:val="20"/>
          <w:szCs w:val="20"/>
        </w:rPr>
        <w:t>, 10431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3.</w:t>
      </w:r>
      <w:r w:rsidRPr="00140574">
        <w:rPr>
          <w:sz w:val="20"/>
          <w:szCs w:val="20"/>
        </w:rPr>
        <w:tab/>
        <w:t>Y. Masug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ur CD274 (PD-L1) expression and T cells in colorectal cancer. </w:t>
      </w:r>
      <w:r w:rsidRPr="00140574">
        <w:rPr>
          <w:i/>
          <w:sz w:val="20"/>
          <w:szCs w:val="20"/>
        </w:rPr>
        <w:t>Gu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6</w:t>
      </w:r>
      <w:r w:rsidRPr="00140574">
        <w:rPr>
          <w:sz w:val="20"/>
          <w:szCs w:val="20"/>
        </w:rPr>
        <w:t>, 1463-147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4.</w:t>
      </w:r>
      <w:r w:rsidRPr="00140574">
        <w:rPr>
          <w:sz w:val="20"/>
          <w:szCs w:val="20"/>
        </w:rPr>
        <w:tab/>
        <w:t>T. Matsuba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Clinicopathological and Prognostic Analysis of PD-L2 Expression in Surgically Resected Primary Lung Squamous Cell Carcinoma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1925-1933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5.</w:t>
      </w:r>
      <w:r w:rsidRPr="00140574">
        <w:rPr>
          <w:sz w:val="20"/>
          <w:szCs w:val="20"/>
        </w:rPr>
        <w:tab/>
        <w:t>K. Matsumo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relationship between the PD-L1 expression of surgically resected and fine-needle aspiration specimens for patients with pancreatic cancer. </w:t>
      </w:r>
      <w:r w:rsidRPr="00140574">
        <w:rPr>
          <w:i/>
          <w:sz w:val="20"/>
          <w:szCs w:val="20"/>
        </w:rPr>
        <w:t>J Gastroente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4</w:t>
      </w:r>
      <w:r w:rsidRPr="00140574">
        <w:rPr>
          <w:sz w:val="20"/>
          <w:szCs w:val="20"/>
        </w:rPr>
        <w:t>, 1019-102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6.</w:t>
      </w:r>
      <w:r w:rsidRPr="00140574">
        <w:rPr>
          <w:sz w:val="20"/>
          <w:szCs w:val="20"/>
        </w:rPr>
        <w:tab/>
        <w:t>E. Matsumu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status of PD-L1 and B7-H3 in mesothelioma. </w:t>
      </w:r>
      <w:r w:rsidRPr="00140574">
        <w:rPr>
          <w:i/>
          <w:sz w:val="20"/>
          <w:szCs w:val="20"/>
        </w:rPr>
        <w:t>Pathol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0</w:t>
      </w:r>
      <w:r w:rsidRPr="00140574">
        <w:rPr>
          <w:sz w:val="20"/>
          <w:szCs w:val="20"/>
        </w:rPr>
        <w:t>, 999-100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7.</w:t>
      </w:r>
      <w:r w:rsidRPr="00140574">
        <w:rPr>
          <w:sz w:val="20"/>
          <w:szCs w:val="20"/>
        </w:rPr>
        <w:tab/>
        <w:t>P. Me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expression in cytologic and surgical non-small cell lung carcinoma specimens from a single institution: Association with clinicopathologic features and molecular alterations. </w:t>
      </w:r>
      <w:r w:rsidRPr="00140574">
        <w:rPr>
          <w:i/>
          <w:sz w:val="20"/>
          <w:szCs w:val="20"/>
        </w:rPr>
        <w:t>Cancer Cyto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7</w:t>
      </w:r>
      <w:r w:rsidRPr="00140574">
        <w:rPr>
          <w:sz w:val="20"/>
          <w:szCs w:val="20"/>
        </w:rPr>
        <w:t>, 447-45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8.</w:t>
      </w:r>
      <w:r w:rsidRPr="00140574">
        <w:rPr>
          <w:sz w:val="20"/>
          <w:szCs w:val="20"/>
        </w:rPr>
        <w:tab/>
        <w:t>X. M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Microenvironment Differences Between Squamous and Non-squamous Non-small-cell Lung Cancer and Their Influence on the Prognosis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48-5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299.</w:t>
      </w:r>
      <w:r w:rsidRPr="00140574">
        <w:rPr>
          <w:sz w:val="20"/>
          <w:szCs w:val="20"/>
        </w:rPr>
        <w:tab/>
        <w:t xml:space="preserve">T. Menter, A. Bodmer-Haecki, S. Dirnhofer, A. Tzankov, Evaluation of the diagnostic and prognostic value of PDL1 expression in Hodgkin and B-cell lymphomas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4</w:t>
      </w:r>
      <w:r w:rsidRPr="00140574">
        <w:rPr>
          <w:sz w:val="20"/>
          <w:szCs w:val="20"/>
        </w:rPr>
        <w:t>, 17-2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0.</w:t>
      </w:r>
      <w:r w:rsidRPr="00140574">
        <w:rPr>
          <w:sz w:val="20"/>
          <w:szCs w:val="20"/>
        </w:rPr>
        <w:tab/>
        <w:t xml:space="preserve">L. Mezache, B. Paniccia, A. Nyinawabera, G. J. Nuovo, Enhanced expression of PD L1 in cervical intraepithelial neoplasia and cervical cancer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1594-1602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1.</w:t>
      </w:r>
      <w:r w:rsidRPr="00140574">
        <w:rPr>
          <w:sz w:val="20"/>
          <w:szCs w:val="20"/>
        </w:rPr>
        <w:tab/>
        <w:t>S. Mikam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rogrammed death-1 and programmed death-ligand 1 expression in the tumor microenvironment of clear cell renal cell carcinoma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0</w:t>
      </w:r>
      <w:r w:rsidRPr="00140574">
        <w:rPr>
          <w:sz w:val="20"/>
          <w:szCs w:val="20"/>
        </w:rPr>
        <w:t>, 1820-182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2.</w:t>
      </w:r>
      <w:r w:rsidRPr="00140574">
        <w:rPr>
          <w:sz w:val="20"/>
          <w:szCs w:val="20"/>
        </w:rPr>
        <w:tab/>
        <w:t>A. M. Mill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Relationship Between Mismatch Repair Deficiency and PD-L1 Expression in Breast Carcinoma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2</w:t>
      </w:r>
      <w:r w:rsidRPr="00140574">
        <w:rPr>
          <w:sz w:val="20"/>
          <w:szCs w:val="20"/>
        </w:rPr>
        <w:t>, 183-19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3.</w:t>
      </w:r>
      <w:r w:rsidRPr="00140574">
        <w:rPr>
          <w:sz w:val="20"/>
          <w:szCs w:val="20"/>
        </w:rPr>
        <w:tab/>
        <w:t>A. M. Mill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argetable Immune Regulatory Molecule Expression in High-Grade Serous Ovarian Carcinomas in African American Women: A Study of PD-L1 and IDO in 112 Cases From the African American Cancer Epidemiology Study (AACES). </w:t>
      </w:r>
      <w:r w:rsidRPr="00140574">
        <w:rPr>
          <w:i/>
          <w:sz w:val="20"/>
          <w:szCs w:val="20"/>
        </w:rPr>
        <w:t>Int J Gynecol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8</w:t>
      </w:r>
      <w:r w:rsidRPr="00140574">
        <w:rPr>
          <w:sz w:val="20"/>
          <w:szCs w:val="20"/>
        </w:rPr>
        <w:t>, 157-17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4.</w:t>
      </w:r>
      <w:r w:rsidRPr="00140574">
        <w:rPr>
          <w:sz w:val="20"/>
          <w:szCs w:val="20"/>
        </w:rPr>
        <w:tab/>
        <w:t>C. Miri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EGFR, MUC1 and PD-L1 expressions in cases with triple negative breast cancer. </w:t>
      </w:r>
      <w:r w:rsidRPr="00140574">
        <w:rPr>
          <w:i/>
          <w:sz w:val="20"/>
          <w:szCs w:val="20"/>
        </w:rPr>
        <w:t>J BUON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</w:t>
      </w:r>
      <w:r w:rsidRPr="00140574">
        <w:rPr>
          <w:sz w:val="20"/>
          <w:szCs w:val="20"/>
        </w:rPr>
        <w:t>, 159-16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05.</w:t>
      </w:r>
      <w:r w:rsidRPr="00140574">
        <w:rPr>
          <w:sz w:val="20"/>
          <w:szCs w:val="20"/>
        </w:rPr>
        <w:tab/>
        <w:t xml:space="preserve">C. Mitteldorf, A. Berisha, M. Tronnier, M. C. Pfaltz, W. Kempf, PD-1 and PD-L1 in neoplastic cells and the tumor microenvironment of Merkel cell carcinoma. </w:t>
      </w:r>
      <w:r w:rsidRPr="00140574">
        <w:rPr>
          <w:i/>
          <w:sz w:val="20"/>
          <w:szCs w:val="20"/>
        </w:rPr>
        <w:t>J Cuta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4</w:t>
      </w:r>
      <w:r w:rsidRPr="00140574">
        <w:rPr>
          <w:sz w:val="20"/>
          <w:szCs w:val="20"/>
        </w:rPr>
        <w:t>, 740-74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6.</w:t>
      </w:r>
      <w:r w:rsidRPr="00140574">
        <w:rPr>
          <w:sz w:val="20"/>
          <w:szCs w:val="20"/>
        </w:rPr>
        <w:tab/>
        <w:t>M. Miyak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egrative assessment of clinicopathological parameters and the expression of PD-L1, PD-L2 and PD-1 in tumor cells of retroperitoneal sarcoma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19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7.</w:t>
      </w:r>
      <w:r w:rsidRPr="00140574">
        <w:rPr>
          <w:sz w:val="20"/>
          <w:szCs w:val="20"/>
        </w:rPr>
        <w:tab/>
        <w:t>R. J. M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in tumor-associated nerves correlates with reduced CD8(+) tumor-associated lymphocytes and poor prognosis in prostate cancer. </w:t>
      </w:r>
      <w:r w:rsidRPr="00140574">
        <w:rPr>
          <w:i/>
          <w:sz w:val="20"/>
          <w:szCs w:val="20"/>
        </w:rPr>
        <w:t>Int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4</w:t>
      </w:r>
      <w:r w:rsidRPr="00140574">
        <w:rPr>
          <w:sz w:val="20"/>
          <w:szCs w:val="20"/>
        </w:rPr>
        <w:t>, 3099-311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8.</w:t>
      </w:r>
      <w:r w:rsidRPr="00140574">
        <w:rPr>
          <w:sz w:val="20"/>
          <w:szCs w:val="20"/>
        </w:rPr>
        <w:tab/>
        <w:t>Z. M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1, PD-L1 and PD-L2 is associated with differentiation status and histological type of endometrial cancer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944-95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09.</w:t>
      </w:r>
      <w:r w:rsidRPr="00140574">
        <w:rPr>
          <w:sz w:val="20"/>
          <w:szCs w:val="20"/>
        </w:rPr>
        <w:tab/>
        <w:t>K. Momos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LH1 expression predicts the response to preoperative therapy and is associated with PD-L1 expression in esophageal cancer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958-96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0.</w:t>
      </w:r>
      <w:r w:rsidRPr="00140574">
        <w:rPr>
          <w:sz w:val="20"/>
          <w:szCs w:val="20"/>
        </w:rPr>
        <w:tab/>
        <w:t>R. Monta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olecular classification and therapeutic targets in extrahepatic cholangiocarcinoma. </w:t>
      </w:r>
      <w:r w:rsidRPr="00140574">
        <w:rPr>
          <w:i/>
          <w:sz w:val="20"/>
          <w:szCs w:val="20"/>
        </w:rPr>
        <w:t>J Hep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315-32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1.</w:t>
      </w:r>
      <w:r w:rsidRPr="00140574">
        <w:rPr>
          <w:sz w:val="20"/>
          <w:szCs w:val="20"/>
        </w:rPr>
        <w:tab/>
        <w:t>E. Morg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ment of outcomes and novel immune biomarkers in metaplastic breast cancer: a single institution retrospective study. </w:t>
      </w:r>
      <w:r w:rsidRPr="00140574">
        <w:rPr>
          <w:i/>
          <w:sz w:val="20"/>
          <w:szCs w:val="20"/>
        </w:rPr>
        <w:t>World J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1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2.</w:t>
      </w:r>
      <w:r w:rsidRPr="00140574">
        <w:rPr>
          <w:sz w:val="20"/>
          <w:szCs w:val="20"/>
        </w:rPr>
        <w:tab/>
        <w:t>S. Mo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igh expression of programmed cell death 1 ligand 1 in lung adenocarcinoma is a poor prognostic factor particularly in smokers and wild-type epidermal growth-factor receptor cases. </w:t>
      </w:r>
      <w:r w:rsidRPr="00140574">
        <w:rPr>
          <w:i/>
          <w:sz w:val="20"/>
          <w:szCs w:val="20"/>
        </w:rPr>
        <w:t>Pathol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7</w:t>
      </w:r>
      <w:r w:rsidRPr="00140574">
        <w:rPr>
          <w:sz w:val="20"/>
          <w:szCs w:val="20"/>
        </w:rPr>
        <w:t>, 37-4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3.</w:t>
      </w:r>
      <w:r w:rsidRPr="00140574">
        <w:rPr>
          <w:sz w:val="20"/>
          <w:szCs w:val="20"/>
        </w:rPr>
        <w:tab/>
        <w:t>T. Motoshi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papillary renal cell carcinoma. </w:t>
      </w:r>
      <w:r w:rsidRPr="00140574">
        <w:rPr>
          <w:i/>
          <w:sz w:val="20"/>
          <w:szCs w:val="20"/>
        </w:rPr>
        <w:t>BMC U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</w:t>
      </w:r>
      <w:r w:rsidRPr="00140574">
        <w:rPr>
          <w:sz w:val="20"/>
          <w:szCs w:val="20"/>
        </w:rPr>
        <w:t>, 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4.</w:t>
      </w:r>
      <w:r w:rsidRPr="00140574">
        <w:rPr>
          <w:sz w:val="20"/>
          <w:szCs w:val="20"/>
        </w:rPr>
        <w:tab/>
        <w:t xml:space="preserve">C. Y. Mu, J. A. Huang, Y. Chen, C. Chen, X. G. Zhang, High expression of PD-L1 in lung cancer may contribute to poor prognosis and tumor cells immune escape through suppressing tumor infiltrating dendritic cells maturation. </w:t>
      </w:r>
      <w:r w:rsidRPr="00140574">
        <w:rPr>
          <w:i/>
          <w:sz w:val="20"/>
          <w:szCs w:val="20"/>
        </w:rPr>
        <w:t>Med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682-688 (201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5.</w:t>
      </w:r>
      <w:r w:rsidRPr="00140574">
        <w:rPr>
          <w:sz w:val="20"/>
          <w:szCs w:val="20"/>
        </w:rPr>
        <w:tab/>
        <w:t>S. Mull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V-domain Ig-containing suppressor of T-cell activation (VISTA), a potentially targetable immune checkpoint molecule, is highly expressed in epithelioid malignant pleural mesothelioma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303-31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6.</w:t>
      </w:r>
      <w:r w:rsidRPr="00140574">
        <w:rPr>
          <w:sz w:val="20"/>
          <w:szCs w:val="20"/>
        </w:rPr>
        <w:tab/>
        <w:t>C. H. Na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emporal evolution of programmed death-ligand 1 expression in patients with non-small cell lung cancer. </w:t>
      </w:r>
      <w:r w:rsidRPr="00140574">
        <w:rPr>
          <w:i/>
          <w:sz w:val="20"/>
          <w:szCs w:val="20"/>
        </w:rPr>
        <w:t>Korean J Intern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975-984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7.</w:t>
      </w:r>
      <w:r w:rsidRPr="00140574">
        <w:rPr>
          <w:sz w:val="20"/>
          <w:szCs w:val="20"/>
        </w:rPr>
        <w:tab/>
        <w:t xml:space="preserve">A. Nambirajan, N. Husain, S. Shukla, S. Kumar, D. Jain, Comparison of laboratory-developed test &amp; validated assay of programmed death ligand-1 immunohistochemistry in non-small-cell lung carcinoma. </w:t>
      </w:r>
      <w:r w:rsidRPr="00140574">
        <w:rPr>
          <w:i/>
          <w:sz w:val="20"/>
          <w:szCs w:val="20"/>
        </w:rPr>
        <w:t>Indian J Med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0</w:t>
      </w:r>
      <w:r w:rsidRPr="00140574">
        <w:rPr>
          <w:sz w:val="20"/>
          <w:szCs w:val="20"/>
        </w:rPr>
        <w:t>, 376-38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8.</w:t>
      </w:r>
      <w:r w:rsidRPr="00140574">
        <w:rPr>
          <w:sz w:val="20"/>
          <w:szCs w:val="20"/>
        </w:rPr>
        <w:tab/>
        <w:t>H. Nassereddin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 and Molecular Study of Peritoneal Carcinomatosis Associated with Non-Small Cell Lung Carcinoma. </w:t>
      </w:r>
      <w:r w:rsidRPr="00140574">
        <w:rPr>
          <w:i/>
          <w:sz w:val="20"/>
          <w:szCs w:val="20"/>
        </w:rPr>
        <w:t>Pathol Onc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2795-280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19.</w:t>
      </w:r>
      <w:r w:rsidRPr="00140574">
        <w:rPr>
          <w:sz w:val="20"/>
          <w:szCs w:val="20"/>
        </w:rPr>
        <w:tab/>
        <w:t>A. Necc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Androgen Receptor Expression on Tumor Cells and PD-L1 Expression in Muscle-Invasive and Metastatic Urothelial Carcinoma: Insights for Clinical Research. </w:t>
      </w:r>
      <w:r w:rsidRPr="00140574">
        <w:rPr>
          <w:i/>
          <w:sz w:val="20"/>
          <w:szCs w:val="20"/>
        </w:rPr>
        <w:t>Clin Genitourin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e403-e41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0.</w:t>
      </w:r>
      <w:r w:rsidRPr="00140574">
        <w:rPr>
          <w:sz w:val="20"/>
          <w:szCs w:val="20"/>
        </w:rPr>
        <w:tab/>
        <w:t>A. Necc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Assessment of Immuno-oncology Biomarkers in Adenocarcinoma, Urothelial Carcinoma, and Squamous-cell Carcinoma of the Bladder. </w:t>
      </w:r>
      <w:r w:rsidRPr="00140574">
        <w:rPr>
          <w:i/>
          <w:sz w:val="20"/>
          <w:szCs w:val="20"/>
        </w:rPr>
        <w:t>Eur U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7</w:t>
      </w:r>
      <w:r w:rsidRPr="00140574">
        <w:rPr>
          <w:sz w:val="20"/>
          <w:szCs w:val="20"/>
        </w:rPr>
        <w:t>, 548-55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1.</w:t>
      </w:r>
      <w:r w:rsidRPr="00140574">
        <w:rPr>
          <w:sz w:val="20"/>
          <w:szCs w:val="20"/>
        </w:rPr>
        <w:tab/>
        <w:t>N. Nes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rognostic role of immune checkpoint markers programmed cell death protein 1 (PD-1) and programmed death ligand 1 (PD-L1) in a large, multicenter prostate cancer cohort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26789-2680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2.</w:t>
      </w:r>
      <w:r w:rsidRPr="00140574">
        <w:rPr>
          <w:sz w:val="20"/>
          <w:szCs w:val="20"/>
        </w:rPr>
        <w:tab/>
        <w:t>F. Ng Kee Kw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correlates with pleomorphic morphology and histological patterns of non-small-cell lung carcinoma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1024-103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3.</w:t>
      </w:r>
      <w:r w:rsidRPr="00140574">
        <w:rPr>
          <w:sz w:val="20"/>
          <w:szCs w:val="20"/>
        </w:rPr>
        <w:tab/>
        <w:t xml:space="preserve">B. H. Nguyen, R. Montgomery, M. Fadia, J. Wang, S. Ali, PD-L1 expression associated with worse survival outcome in malignant pleural mesothelioma. </w:t>
      </w:r>
      <w:r w:rsidRPr="00140574">
        <w:rPr>
          <w:i/>
          <w:sz w:val="20"/>
          <w:szCs w:val="20"/>
        </w:rPr>
        <w:t>Asia Pac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69-7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24.</w:t>
      </w:r>
      <w:r w:rsidRPr="00140574">
        <w:rPr>
          <w:sz w:val="20"/>
          <w:szCs w:val="20"/>
        </w:rPr>
        <w:tab/>
        <w:t>T. Nom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and therapeutic potential of the programmed death-1 ligand/programmed death-1 pathway in human pancreatic cancer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2151-2157 (200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5.</w:t>
      </w:r>
      <w:r w:rsidRPr="00140574">
        <w:rPr>
          <w:sz w:val="20"/>
          <w:szCs w:val="20"/>
        </w:rPr>
        <w:tab/>
        <w:t>A. Nosk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multicentre analytical comparison study of inter-reader and inter-assay agreement of four programmed death-ligand 1 immunohistochemistry assays for scoring in triple-negative breast cancer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8</w:t>
      </w:r>
      <w:r w:rsidRPr="00140574">
        <w:rPr>
          <w:sz w:val="20"/>
          <w:szCs w:val="20"/>
        </w:rPr>
        <w:t>, 567-577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6.</w:t>
      </w:r>
      <w:r w:rsidRPr="00140574">
        <w:rPr>
          <w:sz w:val="20"/>
          <w:szCs w:val="20"/>
        </w:rPr>
        <w:tab/>
        <w:t>C. Y. Ock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ssociated with epithelial-mesenchymal transition in head and neck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15901-1591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7.</w:t>
      </w:r>
      <w:r w:rsidRPr="00140574">
        <w:rPr>
          <w:sz w:val="20"/>
          <w:szCs w:val="20"/>
        </w:rPr>
        <w:tab/>
        <w:t>Y. Ohiga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rogrammed death-1 ligand-1 and programmed death-1 ligand-2 expression in human esophageal cancer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2947-2953 (200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8.</w:t>
      </w:r>
      <w:r w:rsidRPr="00140574">
        <w:rPr>
          <w:sz w:val="20"/>
          <w:szCs w:val="20"/>
        </w:rPr>
        <w:tab/>
        <w:t>A. K. Ojler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immune microenvironment in non-small cell lung cancer is predictive of prognosis after surgery. </w:t>
      </w:r>
      <w:r w:rsidRPr="00140574">
        <w:rPr>
          <w:i/>
          <w:sz w:val="20"/>
          <w:szCs w:val="20"/>
        </w:rPr>
        <w:t>M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1166-117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29.</w:t>
      </w:r>
      <w:r w:rsidRPr="00140574">
        <w:rPr>
          <w:sz w:val="20"/>
          <w:szCs w:val="20"/>
        </w:rPr>
        <w:tab/>
        <w:t>E. Ok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tein Expression of Programmed Death 1 Ligand 1 and HER2 in Gastric Carcinoma. </w:t>
      </w:r>
      <w:r w:rsidRPr="00140574">
        <w:rPr>
          <w:i/>
          <w:sz w:val="20"/>
          <w:szCs w:val="20"/>
        </w:rPr>
        <w:t>Onc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3</w:t>
      </w:r>
      <w:r w:rsidRPr="00140574">
        <w:rPr>
          <w:sz w:val="20"/>
          <w:szCs w:val="20"/>
        </w:rPr>
        <w:t>, 387-39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0.</w:t>
      </w:r>
      <w:r w:rsidRPr="00140574">
        <w:rPr>
          <w:sz w:val="20"/>
          <w:szCs w:val="20"/>
        </w:rPr>
        <w:tab/>
        <w:t>R. Oki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overexpression is partially regulated by EGFR/HER2 signaling and associated with poor prognosis in patients with non-small-cell lung cancer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6</w:t>
      </w:r>
      <w:r w:rsidRPr="00140574">
        <w:rPr>
          <w:sz w:val="20"/>
          <w:szCs w:val="20"/>
        </w:rPr>
        <w:t>, 865-87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1.</w:t>
      </w:r>
      <w:r w:rsidRPr="00140574">
        <w:rPr>
          <w:sz w:val="20"/>
          <w:szCs w:val="20"/>
        </w:rPr>
        <w:tab/>
        <w:t>Y. Ozak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mutation burden and immunological, genomic, and clinicopathological factors as biomarkers for checkpoint inhibitor treatment of patients with non-small-cell lung cancer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9</w:t>
      </w:r>
      <w:r w:rsidRPr="00140574">
        <w:rPr>
          <w:sz w:val="20"/>
          <w:szCs w:val="20"/>
        </w:rPr>
        <w:t>, 127-13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2.</w:t>
      </w:r>
      <w:r w:rsidRPr="00140574">
        <w:rPr>
          <w:sz w:val="20"/>
          <w:szCs w:val="20"/>
        </w:rPr>
        <w:tab/>
        <w:t>E. Palmeri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al immune-infiltrate (IF), PD-L1 expression and role of CD8/TIA-1 lymphocytes in localized osteosarcoma patients treated within protocol ISG-OS1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111836-11184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3.</w:t>
      </w:r>
      <w:r w:rsidRPr="00140574">
        <w:rPr>
          <w:sz w:val="20"/>
          <w:szCs w:val="20"/>
        </w:rPr>
        <w:tab/>
        <w:t>Y. P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Unique distribution of programmed death ligand 1 (PD-L1) expression in East Asian non-small cell lung cancer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2579-258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4.</w:t>
      </w:r>
      <w:r w:rsidRPr="00140574">
        <w:rPr>
          <w:sz w:val="20"/>
          <w:szCs w:val="20"/>
        </w:rPr>
        <w:tab/>
        <w:t>C. P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ment of programmed cell death ligand-1 expression with multiple immunohistochemistry antibody clones in non-small cell lung cancer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816-82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5.</w:t>
      </w:r>
      <w:r w:rsidRPr="00140574">
        <w:rPr>
          <w:sz w:val="20"/>
          <w:szCs w:val="20"/>
        </w:rPr>
        <w:tab/>
        <w:t>P. K. Panjwa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1 ligands PD-L1 and PD-L2 show distinctive and restricted patterns of expression in lymphoma subtypes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91-9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6.</w:t>
      </w:r>
      <w:r w:rsidRPr="00140574">
        <w:rPr>
          <w:sz w:val="20"/>
          <w:szCs w:val="20"/>
        </w:rPr>
        <w:tab/>
        <w:t>M. A. Pantale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microenvironment profiling of gastrointestinal stromal tumors (GIST) shows gene expression patterns associated to immune checkpoint inhibitors response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e161758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7.</w:t>
      </w:r>
      <w:r w:rsidRPr="00140574">
        <w:rPr>
          <w:sz w:val="20"/>
          <w:szCs w:val="20"/>
        </w:rPr>
        <w:tab/>
        <w:t>H. K. Park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Status of programmed death-ligand 1 expression in sarcomas. </w:t>
      </w:r>
      <w:r w:rsidRPr="00140574">
        <w:rPr>
          <w:i/>
          <w:sz w:val="20"/>
          <w:szCs w:val="20"/>
        </w:rPr>
        <w:t>J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30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8.</w:t>
      </w:r>
      <w:r w:rsidRPr="00140574">
        <w:rPr>
          <w:sz w:val="20"/>
          <w:szCs w:val="20"/>
        </w:rPr>
        <w:tab/>
        <w:t>E. R. Par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age Analysis-based Assessment of PD-L1 and Tumor-Associated Immune Cells Density Supports Distinct Intratumoral Microenvironment Groups in Non-small Cell Lung Carcinoma Patients. </w:t>
      </w:r>
      <w:r w:rsidRPr="00140574">
        <w:rPr>
          <w:i/>
          <w:sz w:val="20"/>
          <w:szCs w:val="20"/>
        </w:rPr>
        <w:t>Clin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2</w:t>
      </w:r>
      <w:r w:rsidRPr="00140574">
        <w:rPr>
          <w:sz w:val="20"/>
          <w:szCs w:val="20"/>
        </w:rPr>
        <w:t>, 6278-628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39.</w:t>
      </w:r>
      <w:r w:rsidRPr="00140574">
        <w:rPr>
          <w:sz w:val="20"/>
          <w:szCs w:val="20"/>
        </w:rPr>
        <w:tab/>
        <w:t xml:space="preserve">E. R. Parra, P. Villalobos, J. Rodriguez-Canales, The Multiple Faces of Programmed Cell Death Ligand 1 Expression in Malignant and Nonmalignant Cells. </w:t>
      </w:r>
      <w:r w:rsidRPr="00140574">
        <w:rPr>
          <w:i/>
          <w:sz w:val="20"/>
          <w:szCs w:val="20"/>
        </w:rPr>
        <w:t>Appl Immunohistochem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287-29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0.</w:t>
      </w:r>
      <w:r w:rsidRPr="00140574">
        <w:rPr>
          <w:sz w:val="20"/>
          <w:szCs w:val="20"/>
        </w:rPr>
        <w:tab/>
        <w:t>G. Pasell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alignant pleural mesothelioma immune microenvironment and checkpoint expression: correlation with clinical-pathological features and intratumor heterogeneity over time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9</w:t>
      </w:r>
      <w:r w:rsidRPr="00140574">
        <w:rPr>
          <w:sz w:val="20"/>
          <w:szCs w:val="20"/>
        </w:rPr>
        <w:t>, 1258-1265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1.</w:t>
      </w:r>
      <w:r w:rsidRPr="00140574">
        <w:rPr>
          <w:sz w:val="20"/>
          <w:szCs w:val="20"/>
        </w:rPr>
        <w:tab/>
        <w:t>N. S. Pati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olecular and Histopathological Characterization of the Tumor Immune Microenvironment in Advanced Stage of Malignant Pleural Mesotheli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124-13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42.</w:t>
      </w:r>
      <w:r w:rsidRPr="00140574">
        <w:rPr>
          <w:sz w:val="20"/>
          <w:szCs w:val="20"/>
        </w:rPr>
        <w:tab/>
        <w:t>P. A. Pati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, indoleamine 2,3-dioxygenase and the immune microenvironment in gastric adenocarcinoma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124-13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3.</w:t>
      </w:r>
      <w:r w:rsidRPr="00140574">
        <w:rPr>
          <w:sz w:val="20"/>
          <w:szCs w:val="20"/>
        </w:rPr>
        <w:tab/>
        <w:t>E. E. Pauls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essing PDL-1 and PD-1 in Non-Small Cell Lung Cancer: A Novel Immunoscore Approach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220-233 e22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4.</w:t>
      </w:r>
      <w:r w:rsidRPr="00140574">
        <w:rPr>
          <w:sz w:val="20"/>
          <w:szCs w:val="20"/>
        </w:rPr>
        <w:tab/>
        <w:t xml:space="preserve">S. Paydas, E. Bagir, G. Seydaoglu, V. Ercolak, M. Ergin, Programmed death-1 (PD-1), programmed death-ligand 1 (PD-L1), and EBV-encoded RNA (EBER) expression in Hodgkin lymphoma. </w:t>
      </w:r>
      <w:r w:rsidRPr="00140574">
        <w:rPr>
          <w:i/>
          <w:sz w:val="20"/>
          <w:szCs w:val="20"/>
        </w:rPr>
        <w:t>Ann He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4</w:t>
      </w:r>
      <w:r w:rsidRPr="00140574">
        <w:rPr>
          <w:sz w:val="20"/>
          <w:szCs w:val="20"/>
        </w:rPr>
        <w:t>, 1545-1552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5.</w:t>
      </w:r>
      <w:r w:rsidRPr="00140574">
        <w:rPr>
          <w:sz w:val="20"/>
          <w:szCs w:val="20"/>
        </w:rPr>
        <w:tab/>
        <w:t xml:space="preserve">S. Paydas, E. K. Bagir, M. A. Deveci, G. Gonlusen, Clinical and prognostic significance of PD-1 and PD-L1 expression in sarcomas. </w:t>
      </w:r>
      <w:r w:rsidRPr="00140574">
        <w:rPr>
          <w:i/>
          <w:sz w:val="20"/>
          <w:szCs w:val="20"/>
        </w:rPr>
        <w:t>Med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9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6.</w:t>
      </w:r>
      <w:r w:rsidRPr="00140574">
        <w:rPr>
          <w:sz w:val="20"/>
          <w:szCs w:val="20"/>
        </w:rPr>
        <w:tab/>
        <w:t>K. Pelland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endritic Cell Markers and PD-L1 are Expressed in Mediastinal Gray Zone Lymphoma. </w:t>
      </w:r>
      <w:r w:rsidRPr="00140574">
        <w:rPr>
          <w:i/>
          <w:sz w:val="20"/>
          <w:szCs w:val="20"/>
        </w:rPr>
        <w:t>Appl Immunohistochem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e101-e10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7.</w:t>
      </w:r>
      <w:r w:rsidRPr="00140574">
        <w:rPr>
          <w:sz w:val="20"/>
          <w:szCs w:val="20"/>
        </w:rPr>
        <w:tab/>
        <w:t>M. A. Perei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Profile of Markers for Targeted Therapy in Gastric Cancer Patients: HER-2, Microsatellite Instability and PD-L1. </w:t>
      </w:r>
      <w:r w:rsidRPr="00140574">
        <w:rPr>
          <w:i/>
          <w:sz w:val="20"/>
          <w:szCs w:val="20"/>
        </w:rPr>
        <w:t>Mol Diagn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761-77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8.</w:t>
      </w:r>
      <w:r w:rsidRPr="00140574">
        <w:rPr>
          <w:sz w:val="20"/>
          <w:szCs w:val="20"/>
        </w:rPr>
        <w:tab/>
        <w:t>M. A. Perei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al and prognostic features of Epstein-Barr virus infection, microsatellite instability, and PD-L1 expression in gastric cancer. </w:t>
      </w:r>
      <w:r w:rsidRPr="00140574">
        <w:rPr>
          <w:i/>
          <w:sz w:val="20"/>
          <w:szCs w:val="20"/>
        </w:rPr>
        <w:t>J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7</w:t>
      </w:r>
      <w:r w:rsidRPr="00140574">
        <w:rPr>
          <w:sz w:val="20"/>
          <w:szCs w:val="20"/>
        </w:rPr>
        <w:t>, 829-83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49.</w:t>
      </w:r>
      <w:r w:rsidRPr="00140574">
        <w:rPr>
          <w:sz w:val="20"/>
          <w:szCs w:val="20"/>
        </w:rPr>
        <w:tab/>
        <w:t>A. Perr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dominance of M1 subtype among tumor-associated macrophages in phenotypically aggressive sporadic vestibular schwannoma. </w:t>
      </w:r>
      <w:r w:rsidRPr="00140574">
        <w:rPr>
          <w:i/>
          <w:sz w:val="20"/>
          <w:szCs w:val="20"/>
        </w:rPr>
        <w:t>J Neurosurg</w:t>
      </w:r>
      <w:r w:rsidRPr="00140574">
        <w:rPr>
          <w:sz w:val="20"/>
          <w:szCs w:val="20"/>
        </w:rPr>
        <w:t xml:space="preserve"> 10.3171/2019.7.JNS19879, 1-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0.</w:t>
      </w:r>
      <w:r w:rsidRPr="00140574">
        <w:rPr>
          <w:sz w:val="20"/>
          <w:szCs w:val="20"/>
        </w:rPr>
        <w:tab/>
        <w:t>T. Phillip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evelopment of a Diagnostic Programmed Cell Death 1-Ligand 1 Immunohistochemistry Assay for Nivolumab Therapy in Melanoma. </w:t>
      </w:r>
      <w:r w:rsidRPr="00140574">
        <w:rPr>
          <w:i/>
          <w:sz w:val="20"/>
          <w:szCs w:val="20"/>
        </w:rPr>
        <w:t>Appl Immunohistochem Mol Morp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6-1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1.</w:t>
      </w:r>
      <w:r w:rsidRPr="00140574">
        <w:rPr>
          <w:sz w:val="20"/>
          <w:szCs w:val="20"/>
        </w:rPr>
        <w:tab/>
        <w:t>R. Pichl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Testing PD-L1 Expression After Radical Cystectomy in High-risk Patients. </w:t>
      </w:r>
      <w:r w:rsidRPr="00140574">
        <w:rPr>
          <w:i/>
          <w:sz w:val="20"/>
          <w:szCs w:val="20"/>
        </w:rPr>
        <w:t>Clin Genitourin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e1015-e102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2.</w:t>
      </w:r>
      <w:r w:rsidRPr="00140574">
        <w:rPr>
          <w:sz w:val="20"/>
          <w:szCs w:val="20"/>
        </w:rPr>
        <w:tab/>
        <w:t>D. J. Pina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s expression in phaeochromocytomas and paragangliomas: Relationship with the hypoxic response, immune evasion and malignant behavior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135833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3.</w:t>
      </w:r>
      <w:r w:rsidRPr="00140574">
        <w:rPr>
          <w:sz w:val="20"/>
          <w:szCs w:val="20"/>
        </w:rPr>
        <w:tab/>
        <w:t>D. J. Pina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Expression Drives Immune Tolerogenesis across the Diverse Subtypes of Neuroendocrine Tumours. </w:t>
      </w:r>
      <w:r w:rsidRPr="00140574">
        <w:rPr>
          <w:i/>
          <w:sz w:val="20"/>
          <w:szCs w:val="20"/>
        </w:rPr>
        <w:t>Neuroendocri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1</w:t>
      </w:r>
      <w:r w:rsidRPr="00140574">
        <w:rPr>
          <w:sz w:val="20"/>
          <w:szCs w:val="20"/>
        </w:rPr>
        <w:t>, 465-474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4.</w:t>
      </w:r>
      <w:r w:rsidRPr="00140574">
        <w:rPr>
          <w:sz w:val="20"/>
          <w:szCs w:val="20"/>
        </w:rPr>
        <w:tab/>
        <w:t>S. M. Pollack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-cell infiltration and clonality correlate with programmed cell death protein 1 and programmed death-ligand 1 expression in patients with soft tissue sarcomas. </w:t>
      </w:r>
      <w:r w:rsidRPr="00140574">
        <w:rPr>
          <w:i/>
          <w:sz w:val="20"/>
          <w:szCs w:val="20"/>
        </w:rPr>
        <w:t>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3</w:t>
      </w:r>
      <w:r w:rsidRPr="00140574">
        <w:rPr>
          <w:sz w:val="20"/>
          <w:szCs w:val="20"/>
        </w:rPr>
        <w:t>, 3291-330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5.</w:t>
      </w:r>
      <w:r w:rsidRPr="00140574">
        <w:rPr>
          <w:sz w:val="20"/>
          <w:szCs w:val="20"/>
        </w:rPr>
        <w:tab/>
        <w:t>M. Polla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(+) tumor-associated macrophages and PD-1(+) tumor-infiltrating lymphocytes predict survival in primary testicular lymphoma. </w:t>
      </w:r>
      <w:r w:rsidRPr="00140574">
        <w:rPr>
          <w:i/>
          <w:sz w:val="20"/>
          <w:szCs w:val="20"/>
        </w:rPr>
        <w:t>Haematologica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3</w:t>
      </w:r>
      <w:r w:rsidRPr="00140574">
        <w:rPr>
          <w:sz w:val="20"/>
          <w:szCs w:val="20"/>
        </w:rPr>
        <w:t>, 1908-191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6.</w:t>
      </w:r>
      <w:r w:rsidRPr="00140574">
        <w:rPr>
          <w:sz w:val="20"/>
          <w:szCs w:val="20"/>
        </w:rPr>
        <w:tab/>
        <w:t xml:space="preserve">J. S. Pyo, S. H. Ko, Y. S. Ko, N. Y. Kim, Clinicopathological significance of PD-L1 expression in colorectal cancer: Impact of PD-L1 expression on pFOXO1 expression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6</w:t>
      </w:r>
      <w:r w:rsidRPr="00140574">
        <w:rPr>
          <w:sz w:val="20"/>
          <w:szCs w:val="20"/>
        </w:rPr>
        <w:t>, 15276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7.</w:t>
      </w:r>
      <w:r w:rsidRPr="00140574">
        <w:rPr>
          <w:sz w:val="20"/>
          <w:szCs w:val="20"/>
        </w:rPr>
        <w:tab/>
        <w:t>T. Q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importance of VEGFC and PD-L1 co-expression in lung adenocarcinoma patients. </w:t>
      </w:r>
      <w:r w:rsidRPr="00140574">
        <w:rPr>
          <w:i/>
          <w:sz w:val="20"/>
          <w:szCs w:val="20"/>
        </w:rPr>
        <w:t>Thora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1139-114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8.</w:t>
      </w:r>
      <w:r w:rsidRPr="00140574">
        <w:rPr>
          <w:sz w:val="20"/>
          <w:szCs w:val="20"/>
        </w:rPr>
        <w:tab/>
        <w:t>Y. Q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Upregulation of PD-L1 and APE1 is associated with tumorigenesis and poor prognosis of gastric cancer. </w:t>
      </w:r>
      <w:r w:rsidRPr="00140574">
        <w:rPr>
          <w:i/>
          <w:sz w:val="20"/>
          <w:szCs w:val="20"/>
        </w:rPr>
        <w:t>Drug Des Devel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901-909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59.</w:t>
      </w:r>
      <w:r w:rsidRPr="00140574">
        <w:rPr>
          <w:sz w:val="20"/>
          <w:szCs w:val="20"/>
        </w:rPr>
        <w:tab/>
        <w:t>Y. Qu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ssociated with FOXP3+ Regulatory T-Cell Infiltration of Soft Tissue Sarcoma and Poor Patient Prognosis. </w:t>
      </w:r>
      <w:r w:rsidRPr="00140574">
        <w:rPr>
          <w:i/>
          <w:sz w:val="20"/>
          <w:szCs w:val="20"/>
        </w:rPr>
        <w:t>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2018-202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60.</w:t>
      </w:r>
      <w:r w:rsidRPr="00140574">
        <w:rPr>
          <w:sz w:val="20"/>
          <w:szCs w:val="20"/>
        </w:rPr>
        <w:tab/>
        <w:t>S. Rah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OLE Score: a comprehensive profiling of programmed death 1 ligand 1 expression in pancreatic ductal adeno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572-158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1.</w:t>
      </w:r>
      <w:r w:rsidRPr="00140574">
        <w:rPr>
          <w:sz w:val="20"/>
          <w:szCs w:val="20"/>
        </w:rPr>
        <w:tab/>
        <w:t>D. Rangacha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between Classic Driver Oncogene Mutations in EGFR, ALK, or ROS1 and 22C3-PD-L1 &gt;/=50% Expression in Lung Adenocarcin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878-88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2.</w:t>
      </w:r>
      <w:r w:rsidRPr="00140574">
        <w:rPr>
          <w:sz w:val="20"/>
          <w:szCs w:val="20"/>
        </w:rPr>
        <w:tab/>
        <w:t xml:space="preserve">O. L. Reddy, P. I. Shintaku, N. A. Moatamed, Programmed death-ligand 1 (PD-L1) is expressed in a significant number of the uterine cervical carcinomas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4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3.</w:t>
      </w:r>
      <w:r w:rsidRPr="00140574">
        <w:rPr>
          <w:sz w:val="20"/>
          <w:szCs w:val="20"/>
        </w:rPr>
        <w:tab/>
        <w:t>H. Rei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Urothelial Carcinoma With Predominant or Pure Variant Histology: Concordance Among 3 Commonly Used and Commercially Available Antibodies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920-92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4.</w:t>
      </w:r>
      <w:r w:rsidRPr="00140574">
        <w:rPr>
          <w:sz w:val="20"/>
          <w:szCs w:val="20"/>
        </w:rPr>
        <w:tab/>
        <w:t>L. R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its clinicopathological correlation in advanced esophageal squamous cell carcinoma in a Chinese population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5.</w:t>
      </w:r>
      <w:r w:rsidRPr="00140574">
        <w:rPr>
          <w:sz w:val="20"/>
          <w:szCs w:val="20"/>
        </w:rPr>
        <w:tab/>
        <w:t>E. Rop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predicts longer disease free survival in high risk head and neck cutaneous squamous cell carcinoma. </w:t>
      </w:r>
      <w:r w:rsidRPr="00140574">
        <w:rPr>
          <w:i/>
          <w:sz w:val="20"/>
          <w:szCs w:val="20"/>
        </w:rPr>
        <w:t>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9</w:t>
      </w:r>
      <w:r w:rsidRPr="00140574">
        <w:rPr>
          <w:sz w:val="20"/>
          <w:szCs w:val="20"/>
        </w:rPr>
        <w:t>, 499-50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6.</w:t>
      </w:r>
      <w:r w:rsidRPr="00140574">
        <w:rPr>
          <w:sz w:val="20"/>
          <w:szCs w:val="20"/>
        </w:rPr>
        <w:tab/>
        <w:t xml:space="preserve">M. W. Rosenbaum, J. R. Bledsoe, V. Morales-Oyarvide, T. G. Huynh, M. Mino-Kenudson, PD-L1 expression in colorectal cancer is associated with microsatellite instability, BRAF mutation, medullary morphology and cytotoxic tumor-infiltrating lymphocyte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9</w:t>
      </w:r>
      <w:r w:rsidRPr="00140574">
        <w:rPr>
          <w:sz w:val="20"/>
          <w:szCs w:val="20"/>
        </w:rPr>
        <w:t>, 1104-111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7.</w:t>
      </w:r>
      <w:r w:rsidRPr="00140574">
        <w:rPr>
          <w:sz w:val="20"/>
          <w:szCs w:val="20"/>
        </w:rPr>
        <w:tab/>
        <w:t>I. Rouquett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 biomarkers in thymic epithelial tumors: expression patterns, prognostic value and comparison of diagnostic tests for PD-L1. </w:t>
      </w:r>
      <w:r w:rsidRPr="00140574">
        <w:rPr>
          <w:i/>
          <w:sz w:val="20"/>
          <w:szCs w:val="20"/>
        </w:rPr>
        <w:t>Biomark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2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8.</w:t>
      </w:r>
      <w:r w:rsidRPr="00140574">
        <w:rPr>
          <w:sz w:val="20"/>
          <w:szCs w:val="20"/>
        </w:rPr>
        <w:tab/>
        <w:t xml:space="preserve">H. Sahin Ozkan, M. U. Ugurlu, P. F. Yumuk, H. Kaya, Prognostic Role of Immune Markers in Triple Negative Breast Carcinoma. </w:t>
      </w:r>
      <w:r w:rsidRPr="00140574">
        <w:rPr>
          <w:i/>
          <w:sz w:val="20"/>
          <w:szCs w:val="20"/>
        </w:rPr>
        <w:t>Pathol Onc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2733-274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69.</w:t>
      </w:r>
      <w:r w:rsidRPr="00140574">
        <w:rPr>
          <w:sz w:val="20"/>
          <w:szCs w:val="20"/>
        </w:rPr>
        <w:tab/>
        <w:t>S. Sah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-1 Expression in Non-Small Cell Lung Cancer and Prognosis. </w:t>
      </w:r>
      <w:r w:rsidRPr="00140574">
        <w:rPr>
          <w:i/>
          <w:sz w:val="20"/>
          <w:szCs w:val="20"/>
        </w:rPr>
        <w:t>Balkan Med J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184-18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0.</w:t>
      </w:r>
      <w:r w:rsidRPr="00140574">
        <w:rPr>
          <w:sz w:val="20"/>
          <w:szCs w:val="20"/>
        </w:rPr>
        <w:tab/>
        <w:t>R. Sai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Overexpression and gene amplification of PD-L1 in cancer cells and PD-L1(+) immune cells in Epstein-Barr virus-associated gastric cancer: the prognostic implication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0</w:t>
      </w:r>
      <w:r w:rsidRPr="00140574">
        <w:rPr>
          <w:sz w:val="20"/>
          <w:szCs w:val="20"/>
        </w:rPr>
        <w:t>, 427-43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1.</w:t>
      </w:r>
      <w:r w:rsidRPr="00140574">
        <w:rPr>
          <w:sz w:val="20"/>
          <w:szCs w:val="20"/>
        </w:rPr>
        <w:tab/>
        <w:t>A. Sakakiba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histochemical assessment of the diagnostic utility of PD-L1: a preliminary analysis of anti-PD-L1 antibody (SP142) for lymphoproliferative diseases with tumour and non-malignant Hodgkin-Reed-Sternberg (HRS)-like cells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1156-116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2.</w:t>
      </w:r>
      <w:r w:rsidRPr="00140574">
        <w:rPr>
          <w:sz w:val="20"/>
          <w:szCs w:val="20"/>
        </w:rPr>
        <w:tab/>
        <w:t>M. E. Sale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Landscape of Tumor Mutation Load, Mismatch Repair Deficiency, and PD-L1 Expression in a Large Patient Cohort of Gastrointestinal Cancers. </w:t>
      </w:r>
      <w:r w:rsidRPr="00140574">
        <w:rPr>
          <w:i/>
          <w:sz w:val="20"/>
          <w:szCs w:val="20"/>
        </w:rPr>
        <w:t>Mol 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6</w:t>
      </w:r>
      <w:r w:rsidRPr="00140574">
        <w:rPr>
          <w:sz w:val="20"/>
          <w:szCs w:val="20"/>
        </w:rPr>
        <w:t>, 805-812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3.</w:t>
      </w:r>
      <w:r w:rsidRPr="00140574">
        <w:rPr>
          <w:sz w:val="20"/>
          <w:szCs w:val="20"/>
        </w:rPr>
        <w:tab/>
        <w:t>M. E. Sale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arative Molecular Analyses of Esophageal Squamous Cell Carcinoma, Esophageal Adenocarcinoma, and Gastric Adenocarcinoma. </w:t>
      </w:r>
      <w:r w:rsidRPr="00140574">
        <w:rPr>
          <w:i/>
          <w:sz w:val="20"/>
          <w:szCs w:val="20"/>
        </w:rPr>
        <w:t>Oncologis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1319-132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4.</w:t>
      </w:r>
      <w:r w:rsidRPr="00140574">
        <w:rPr>
          <w:sz w:val="20"/>
          <w:szCs w:val="20"/>
        </w:rPr>
        <w:tab/>
        <w:t>M. Sanchez-Cantel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correlates with tumor-infiltrating lymphocytes and better prognosis in patients with HPV-negative head and neck squamous cell carcinomas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9</w:t>
      </w:r>
      <w:r w:rsidRPr="00140574">
        <w:rPr>
          <w:sz w:val="20"/>
          <w:szCs w:val="20"/>
        </w:rPr>
        <w:t>, 2089-210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5.</w:t>
      </w:r>
      <w:r w:rsidRPr="00140574">
        <w:rPr>
          <w:sz w:val="20"/>
          <w:szCs w:val="20"/>
        </w:rPr>
        <w:tab/>
        <w:t>S. Sangkhaman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(PD-L1) Expression Associated with a High Neutrophil/Lymphocyte Ratio in Cholangiocarcinoma. </w:t>
      </w:r>
      <w:r w:rsidRPr="00140574">
        <w:rPr>
          <w:i/>
          <w:sz w:val="20"/>
          <w:szCs w:val="20"/>
        </w:rPr>
        <w:t>Asian Pac J Cancer Prev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1671-167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6.</w:t>
      </w:r>
      <w:r w:rsidRPr="00140574">
        <w:rPr>
          <w:sz w:val="20"/>
          <w:szCs w:val="20"/>
        </w:rPr>
        <w:tab/>
        <w:t>B. Sangr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inflammatory biomarkers with clinical outcomes in nivolumab-treated patients with advanced hepatocellular carcinoma. </w:t>
      </w:r>
      <w:r w:rsidRPr="00140574">
        <w:rPr>
          <w:i/>
          <w:sz w:val="20"/>
          <w:szCs w:val="20"/>
        </w:rPr>
        <w:t>J Hep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1460-146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7.</w:t>
      </w:r>
      <w:r w:rsidRPr="00140574">
        <w:rPr>
          <w:sz w:val="20"/>
          <w:szCs w:val="20"/>
        </w:rPr>
        <w:tab/>
        <w:t>A. D. Sant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hase II evaluation of nivolumab in the treatment of persistent or recurrent cervical cancer (NCT02257528/NRG-GY002). </w:t>
      </w:r>
      <w:r w:rsidRPr="00140574">
        <w:rPr>
          <w:i/>
          <w:sz w:val="20"/>
          <w:szCs w:val="20"/>
        </w:rPr>
        <w:t>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7</w:t>
      </w:r>
      <w:r w:rsidRPr="00140574">
        <w:rPr>
          <w:sz w:val="20"/>
          <w:szCs w:val="20"/>
        </w:rPr>
        <w:t>, 161-16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78.</w:t>
      </w:r>
      <w:r w:rsidRPr="00140574">
        <w:rPr>
          <w:sz w:val="20"/>
          <w:szCs w:val="20"/>
        </w:rPr>
        <w:tab/>
        <w:t xml:space="preserve">P. Santos-Moreno, O. Valencia, Experience of biological therapy units in rheumatoid arthritis and other autoimmune diseases. </w:t>
      </w:r>
      <w:r w:rsidRPr="00140574">
        <w:rPr>
          <w:i/>
          <w:sz w:val="20"/>
          <w:szCs w:val="20"/>
        </w:rPr>
        <w:t>Reumatol Clin (Engl Ed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61-6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79.</w:t>
      </w:r>
      <w:r w:rsidRPr="00140574">
        <w:rPr>
          <w:sz w:val="20"/>
          <w:szCs w:val="20"/>
        </w:rPr>
        <w:tab/>
        <w:t>F. Sa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16 and PD-L1 expression in patients with oropharyngeal squamous cell carcinoma receiving a definitive treatment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542-54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0.</w:t>
      </w:r>
      <w:r w:rsidRPr="00140574">
        <w:rPr>
          <w:sz w:val="20"/>
          <w:szCs w:val="20"/>
        </w:rPr>
        <w:tab/>
        <w:t>Y. Sa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D-1/PD-L1 axis may be aberrantly activated in occupational cholangiocarcinoma. </w:t>
      </w:r>
      <w:r w:rsidRPr="00140574">
        <w:rPr>
          <w:i/>
          <w:sz w:val="20"/>
          <w:szCs w:val="20"/>
        </w:rPr>
        <w:t>Pathol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7</w:t>
      </w:r>
      <w:r w:rsidRPr="00140574">
        <w:rPr>
          <w:sz w:val="20"/>
          <w:szCs w:val="20"/>
        </w:rPr>
        <w:t>, 163-17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1.</w:t>
      </w:r>
      <w:r w:rsidRPr="00140574">
        <w:rPr>
          <w:sz w:val="20"/>
          <w:szCs w:val="20"/>
        </w:rPr>
        <w:tab/>
        <w:t>A. H. Sche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non-small cell lung cancer: Correlations with genetic alterations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e113137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2.</w:t>
      </w:r>
      <w:r w:rsidRPr="00140574">
        <w:rPr>
          <w:sz w:val="20"/>
          <w:szCs w:val="20"/>
        </w:rPr>
        <w:tab/>
        <w:t>L. H. Schmid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 and PD-L1 Expression in NSCLC Indicate a Favorable Prognosis in Defined Subgroup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e0136023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3.</w:t>
      </w:r>
      <w:r w:rsidRPr="00140574">
        <w:rPr>
          <w:sz w:val="20"/>
          <w:szCs w:val="20"/>
        </w:rPr>
        <w:tab/>
        <w:t>E. Schmoeck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rehensive analysis of PD-L1 expression, HER2 amplification, ALK/EML4 fusion, and mismatch repair deficiency as putative predictive and prognostic factors in ovarian carcinoma. </w:t>
      </w:r>
      <w:r w:rsidRPr="00140574">
        <w:rPr>
          <w:i/>
          <w:sz w:val="20"/>
          <w:szCs w:val="20"/>
        </w:rPr>
        <w:t>Virchows Arch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74</w:t>
      </w:r>
      <w:r w:rsidRPr="00140574">
        <w:rPr>
          <w:sz w:val="20"/>
          <w:szCs w:val="20"/>
        </w:rPr>
        <w:t>, 599-60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4.</w:t>
      </w:r>
      <w:r w:rsidRPr="00140574">
        <w:rPr>
          <w:sz w:val="20"/>
          <w:szCs w:val="20"/>
        </w:rPr>
        <w:tab/>
        <w:t>S. Schneid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 and PD-L1 expression in HNSCC primary cancer and related lymph node metastasis - impact on clinical outcome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573-58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5.</w:t>
      </w:r>
      <w:r w:rsidRPr="00140574">
        <w:rPr>
          <w:sz w:val="20"/>
          <w:szCs w:val="20"/>
        </w:rPr>
        <w:tab/>
        <w:t>H. Schoop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rapy Resistance in Neoadjuvantly Treated Gastric Cancer and Cancer of the Gastroesophageal Junction is Associated with an Increased Expression of Immune Checkpoint Inhibitors-Comparison Against a Therapy Naive Cohort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165-17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6.</w:t>
      </w:r>
      <w:r w:rsidRPr="00140574">
        <w:rPr>
          <w:sz w:val="20"/>
          <w:szCs w:val="20"/>
        </w:rPr>
        <w:tab/>
        <w:t>A. B. Schulz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infiltrating T cells influence prognosis in stage I-III non-small cell lung cancer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1824-184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7.</w:t>
      </w:r>
      <w:r w:rsidRPr="00140574">
        <w:rPr>
          <w:sz w:val="20"/>
          <w:szCs w:val="20"/>
        </w:rPr>
        <w:tab/>
        <w:t xml:space="preserve">T. Scognamiglio, Y. T. Chen, Beyond the Percentages of PD-L1-Positive Tumor Cells: Induced Versus Constitutive PD-L1 Expression in Primary and Metastatic Head and Neck Squamous Cell Carcinoma. </w:t>
      </w:r>
      <w:r w:rsidRPr="00140574">
        <w:rPr>
          <w:i/>
          <w:sz w:val="20"/>
          <w:szCs w:val="20"/>
        </w:rPr>
        <w:t>Head Neck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221-22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8.</w:t>
      </w:r>
      <w:r w:rsidRPr="00140574">
        <w:rPr>
          <w:sz w:val="20"/>
          <w:szCs w:val="20"/>
        </w:rPr>
        <w:tab/>
        <w:t>W. Senarathn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osition of the immune microenvironment differs between carcinomas metastatic to the lungs and primary lung carcinomas. </w:t>
      </w:r>
      <w:r w:rsidRPr="00140574">
        <w:rPr>
          <w:i/>
          <w:sz w:val="20"/>
          <w:szCs w:val="20"/>
        </w:rPr>
        <w:t>Ann 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62-6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89.</w:t>
      </w:r>
      <w:r w:rsidRPr="00140574">
        <w:rPr>
          <w:sz w:val="20"/>
          <w:szCs w:val="20"/>
        </w:rPr>
        <w:tab/>
        <w:t>A. N. Se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ratumoural PD-L1 expression is associated with worse survival of patients with Epstein-Barr virus-associated gastric cancer. </w:t>
      </w:r>
      <w:r w:rsidRPr="00140574">
        <w:rPr>
          <w:i/>
          <w:sz w:val="20"/>
          <w:szCs w:val="20"/>
        </w:rPr>
        <w:t>B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7</w:t>
      </w:r>
      <w:r w:rsidRPr="00140574">
        <w:rPr>
          <w:sz w:val="20"/>
          <w:szCs w:val="20"/>
        </w:rPr>
        <w:t>, 1753-176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0.</w:t>
      </w:r>
      <w:r w:rsidRPr="00140574">
        <w:rPr>
          <w:sz w:val="20"/>
          <w:szCs w:val="20"/>
        </w:rPr>
        <w:tab/>
        <w:t xml:space="preserve">E. D. Shanes, L. A. Friedman, A. M. Mills, PD-L1 Expression and Tumor-infiltrating Lymphocytes in Uterine Smooth Muscle Tumors: Implications for Immunotherapy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792-80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1.</w:t>
      </w:r>
      <w:r w:rsidRPr="00140574">
        <w:rPr>
          <w:sz w:val="20"/>
          <w:szCs w:val="20"/>
        </w:rPr>
        <w:tab/>
        <w:t xml:space="preserve">M. Sharma, Z. Yang, H. Miyamoto, Immunohistochemistry of immune checkpoint markers PD-1 and PD-L1 in prostate cancer. </w:t>
      </w:r>
      <w:r w:rsidRPr="00140574">
        <w:rPr>
          <w:i/>
          <w:sz w:val="20"/>
          <w:szCs w:val="20"/>
        </w:rPr>
        <w:t>Medicine (Baltimore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8</w:t>
      </w:r>
      <w:r w:rsidRPr="00140574">
        <w:rPr>
          <w:sz w:val="20"/>
          <w:szCs w:val="20"/>
        </w:rPr>
        <w:t>, e1725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2.</w:t>
      </w:r>
      <w:r w:rsidRPr="00140574">
        <w:rPr>
          <w:sz w:val="20"/>
          <w:szCs w:val="20"/>
        </w:rPr>
        <w:tab/>
        <w:t>L. 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comparability study of immunohistochemical assays for PD-L1 expression in hepatocellular carcinoma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2</w:t>
      </w:r>
      <w:r w:rsidRPr="00140574">
        <w:rPr>
          <w:sz w:val="20"/>
          <w:szCs w:val="20"/>
        </w:rPr>
        <w:t>, 1646-165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3.</w:t>
      </w:r>
      <w:r w:rsidRPr="00140574">
        <w:rPr>
          <w:sz w:val="20"/>
          <w:szCs w:val="20"/>
        </w:rPr>
        <w:tab/>
        <w:t>R. L. 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in Papillary Thyroid Cancer and Its Correlation with Clinicopathologic Factors and Recurrence. </w:t>
      </w:r>
      <w:r w:rsidRPr="00140574">
        <w:rPr>
          <w:i/>
          <w:sz w:val="20"/>
          <w:szCs w:val="20"/>
        </w:rPr>
        <w:t>Thyroi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537-54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4.</w:t>
      </w:r>
      <w:r w:rsidRPr="00140574">
        <w:rPr>
          <w:sz w:val="20"/>
          <w:szCs w:val="20"/>
        </w:rPr>
        <w:tab/>
        <w:t>S. J. 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B7-H1 expression is associated with poor prognosis in colorectal carcinoma and regulates the proliferation and invasion of HCT116 colorectal cancer cell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e76012 (2013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5.</w:t>
      </w:r>
      <w:r w:rsidRPr="00140574">
        <w:rPr>
          <w:sz w:val="20"/>
          <w:szCs w:val="20"/>
        </w:rPr>
        <w:tab/>
        <w:t>X. 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lung adenosquamous carcinomas compared with the more common variants of non-small cell lung cancer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4620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6.</w:t>
      </w:r>
      <w:r w:rsidRPr="00140574">
        <w:rPr>
          <w:sz w:val="20"/>
          <w:szCs w:val="20"/>
        </w:rPr>
        <w:tab/>
        <w:t>Y. S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D3+/CD8+ T-cell density and tumoral PD-L1 predict survival irrespective of rituximab treatment in Chinese diffuse large B-cell lymphoma patients. </w:t>
      </w:r>
      <w:r w:rsidRPr="00140574">
        <w:rPr>
          <w:i/>
          <w:sz w:val="20"/>
          <w:szCs w:val="20"/>
        </w:rPr>
        <w:t>Int J He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8</w:t>
      </w:r>
      <w:r w:rsidRPr="00140574">
        <w:rPr>
          <w:sz w:val="20"/>
          <w:szCs w:val="20"/>
        </w:rPr>
        <w:t>, 254-26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7.</w:t>
      </w:r>
      <w:r w:rsidRPr="00140574">
        <w:rPr>
          <w:sz w:val="20"/>
          <w:szCs w:val="20"/>
        </w:rPr>
        <w:tab/>
        <w:t>T. Shim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filtration of tumor-associated macrophages is involved in tumor programmed death-ligand 1 expression in early lung adenocarcinoma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1</w:t>
      </w:r>
      <w:r w:rsidRPr="00140574">
        <w:rPr>
          <w:sz w:val="20"/>
          <w:szCs w:val="20"/>
        </w:rPr>
        <w:t>, 727-738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398.</w:t>
      </w:r>
      <w:r w:rsidRPr="00140574">
        <w:rPr>
          <w:sz w:val="20"/>
          <w:szCs w:val="20"/>
        </w:rPr>
        <w:tab/>
        <w:t>A. Shimiz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ositive PD-L1 Expression Predicts Worse Outcome in Cutaneous Angiosarcoma. </w:t>
      </w:r>
      <w:r w:rsidRPr="00140574">
        <w:rPr>
          <w:i/>
          <w:sz w:val="20"/>
          <w:szCs w:val="20"/>
        </w:rPr>
        <w:t>J Glob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360-36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399.</w:t>
      </w:r>
      <w:r w:rsidRPr="00140574">
        <w:rPr>
          <w:sz w:val="20"/>
          <w:szCs w:val="20"/>
        </w:rPr>
        <w:tab/>
        <w:t>S. J. Shi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 Analysis of PD-L1 and PD-L2 Expression in Renal Cell Carcinoma: Association with Oncogenic Proteins Status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694-70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0.</w:t>
      </w:r>
      <w:r w:rsidRPr="00140574">
        <w:rPr>
          <w:sz w:val="20"/>
          <w:szCs w:val="20"/>
        </w:rPr>
        <w:tab/>
        <w:t>Y. Shinch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ccurate expression of PD-L1/L2 in lung adenocarcinoma cells: A retrospective study by double immunohistochemistry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0</w:t>
      </w:r>
      <w:r w:rsidRPr="00140574">
        <w:rPr>
          <w:sz w:val="20"/>
          <w:szCs w:val="20"/>
        </w:rPr>
        <w:t>, 2711-272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1.</w:t>
      </w:r>
      <w:r w:rsidRPr="00140574">
        <w:rPr>
          <w:sz w:val="20"/>
          <w:szCs w:val="20"/>
        </w:rPr>
        <w:tab/>
        <w:t xml:space="preserve">N. Shiraliyeva, J. Friedrichs, R. Buettner, N. Friedrichs, PD-L1 expression in HNPCC-associated colorectal cancer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3</w:t>
      </w:r>
      <w:r w:rsidRPr="00140574">
        <w:rPr>
          <w:sz w:val="20"/>
          <w:szCs w:val="20"/>
        </w:rPr>
        <w:t>, 1552-155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2.</w:t>
      </w:r>
      <w:r w:rsidRPr="00140574">
        <w:rPr>
          <w:sz w:val="20"/>
          <w:szCs w:val="20"/>
        </w:rPr>
        <w:tab/>
        <w:t>E. Shurel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haracterizing the immune microenvironment of malignant peripheral nerve sheath tumor by PD-L1 expression and presence of CD8+ tumor infiltrating lymphocyte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64300-6430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3.</w:t>
      </w:r>
      <w:r w:rsidRPr="00140574">
        <w:rPr>
          <w:sz w:val="20"/>
          <w:szCs w:val="20"/>
        </w:rPr>
        <w:tab/>
        <w:t>K. Sidera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, Galectin-9 and CD8(+) tumor-infiltrating lymphocytes are associated with survival in hepatocellular carcinoma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e127330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4.</w:t>
      </w:r>
      <w:r w:rsidRPr="00140574">
        <w:rPr>
          <w:sz w:val="20"/>
          <w:szCs w:val="20"/>
        </w:rPr>
        <w:tab/>
        <w:t>M. A. Silv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immunostaining scoring for non-small cell lung cancer based on immunosurveillance parameter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e019646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5.</w:t>
      </w:r>
      <w:r w:rsidRPr="00140574">
        <w:rPr>
          <w:sz w:val="20"/>
          <w:szCs w:val="20"/>
        </w:rPr>
        <w:tab/>
        <w:t>J. K. Sim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and molecular characteristics of pulmonary sarcomatoid carcinoma. </w:t>
      </w:r>
      <w:r w:rsidRPr="00140574">
        <w:rPr>
          <w:i/>
          <w:sz w:val="20"/>
          <w:szCs w:val="20"/>
        </w:rPr>
        <w:t>Korean J Intern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737-74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6.</w:t>
      </w:r>
      <w:r w:rsidRPr="00140574">
        <w:rPr>
          <w:sz w:val="20"/>
          <w:szCs w:val="20"/>
        </w:rPr>
        <w:tab/>
        <w:t>S. L. Skal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in Upper Tract Urothelial Carcinoma. </w:t>
      </w:r>
      <w:r w:rsidRPr="00140574">
        <w:rPr>
          <w:i/>
          <w:sz w:val="20"/>
          <w:szCs w:val="20"/>
        </w:rPr>
        <w:t>Eur Urol Focu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502-50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7.</w:t>
      </w:r>
      <w:r w:rsidRPr="00140574">
        <w:rPr>
          <w:sz w:val="20"/>
          <w:szCs w:val="20"/>
        </w:rPr>
        <w:tab/>
        <w:t>H. Snow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haracterising the immune microenvironment in liposarcoma, its impact on prognosis and the impact of radiotherapy. </w:t>
      </w:r>
      <w:r w:rsidRPr="00140574">
        <w:rPr>
          <w:i/>
          <w:sz w:val="20"/>
          <w:szCs w:val="20"/>
        </w:rPr>
        <w:t>J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3</w:t>
      </w:r>
      <w:r w:rsidRPr="00140574">
        <w:rPr>
          <w:sz w:val="20"/>
          <w:szCs w:val="20"/>
        </w:rPr>
        <w:t>, 117-126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8.</w:t>
      </w:r>
      <w:r w:rsidRPr="00140574">
        <w:rPr>
          <w:sz w:val="20"/>
          <w:szCs w:val="20"/>
        </w:rPr>
        <w:tab/>
        <w:t>J. S. S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opathologic Significance and Immunogenomic Analysis of Programmed Death-Ligand 1 (PD-L1) and Programmed Death 1 (PD-1) Expression in Thymic Epithelial Tumors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105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09.</w:t>
      </w:r>
      <w:r w:rsidRPr="00140574">
        <w:rPr>
          <w:sz w:val="20"/>
          <w:szCs w:val="20"/>
        </w:rPr>
        <w:tab/>
        <w:t xml:space="preserve">P. Song, S. Wu, L. Zhang, X. Zeng, J. Wang, Correlation Between PD-L1 Expression and Clinicopathologic Features in 404 Patients with Lung Adenocarcinoma. </w:t>
      </w:r>
      <w:r w:rsidRPr="00140574">
        <w:rPr>
          <w:i/>
          <w:sz w:val="20"/>
          <w:szCs w:val="20"/>
        </w:rPr>
        <w:t>Interdiscip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258-26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0.</w:t>
      </w:r>
      <w:r w:rsidRPr="00140574">
        <w:rPr>
          <w:sz w:val="20"/>
          <w:szCs w:val="20"/>
        </w:rPr>
        <w:tab/>
        <w:t xml:space="preserve">X. Song, J. Liu, Y. Lu, H. Jin, D. Huang, Overexpression of B7-H1 correlates with malignant cell proliferation in pancreatic cancer. </w:t>
      </w:r>
      <w:r w:rsidRPr="00140574">
        <w:rPr>
          <w:i/>
          <w:sz w:val="20"/>
          <w:szCs w:val="20"/>
        </w:rPr>
        <w:t>Oncol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1</w:t>
      </w:r>
      <w:r w:rsidRPr="00140574">
        <w:rPr>
          <w:sz w:val="20"/>
          <w:szCs w:val="20"/>
        </w:rPr>
        <w:t>, 1191-1198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1.</w:t>
      </w:r>
      <w:r w:rsidRPr="00140574">
        <w:rPr>
          <w:sz w:val="20"/>
          <w:szCs w:val="20"/>
        </w:rPr>
        <w:tab/>
        <w:t xml:space="preserve">Z. Song, X. Yu, G. Cheng, Y. Zhang, Programmed death-ligand 1 expression associated with molecular characteristics in surgically resected lung adenocarcinoma. </w:t>
      </w:r>
      <w:r w:rsidRPr="00140574">
        <w:rPr>
          <w:i/>
          <w:sz w:val="20"/>
          <w:szCs w:val="20"/>
        </w:rPr>
        <w:t>J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188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2.</w:t>
      </w:r>
      <w:r w:rsidRPr="00140574">
        <w:rPr>
          <w:sz w:val="20"/>
          <w:szCs w:val="20"/>
        </w:rPr>
        <w:tab/>
        <w:t>S. F. Sorens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Survival among Patients with Advanced Non-Small Cell Lung Cancer Treated with Chemotherapy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64-6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3.</w:t>
      </w:r>
      <w:r w:rsidRPr="00140574">
        <w:rPr>
          <w:sz w:val="20"/>
          <w:szCs w:val="20"/>
        </w:rPr>
        <w:tab/>
        <w:t>P. J. Stenz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and Predictive Value of Tumor-infiltrating Leukocytes and of Immune Checkpoint Molecules PD1 and PDL1 in Clear Cell Renal Cell Carcinoma. </w:t>
      </w:r>
      <w:r w:rsidRPr="00140574">
        <w:rPr>
          <w:i/>
          <w:sz w:val="20"/>
          <w:szCs w:val="20"/>
        </w:rPr>
        <w:t>Trans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336-34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4.</w:t>
      </w:r>
      <w:r w:rsidRPr="00140574">
        <w:rPr>
          <w:sz w:val="20"/>
          <w:szCs w:val="20"/>
        </w:rPr>
        <w:tab/>
        <w:t xml:space="preserve">I. M. Stromnes, A. Hulbert, R. H. Pierce, P. D. Greenberg, S. R. Hingorani, T-cell Localization, Activation, and Clonal Expansion in Human Pancreatic Ductal Adenocarcinoma. </w:t>
      </w:r>
      <w:r w:rsidRPr="00140574">
        <w:rPr>
          <w:i/>
          <w:sz w:val="20"/>
          <w:szCs w:val="20"/>
        </w:rPr>
        <w:t>Cancer Immun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978-99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5.</w:t>
      </w:r>
      <w:r w:rsidRPr="00140574">
        <w:rPr>
          <w:sz w:val="20"/>
          <w:szCs w:val="20"/>
        </w:rPr>
        <w:tab/>
        <w:t>T. Sugi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ultispectral quantitative immunohistochemical analysis of tumor-infiltrating lymphocytes in relation to programmed death-ligand 1 expression in triple-negative breast cancer. </w:t>
      </w:r>
      <w:r w:rsidRPr="00140574">
        <w:rPr>
          <w:i/>
          <w:sz w:val="20"/>
          <w:szCs w:val="20"/>
        </w:rPr>
        <w:t>Breast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7</w:t>
      </w:r>
      <w:r w:rsidRPr="00140574">
        <w:rPr>
          <w:sz w:val="20"/>
          <w:szCs w:val="20"/>
        </w:rPr>
        <w:t>, 519-52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6.</w:t>
      </w:r>
      <w:r w:rsidRPr="00140574">
        <w:rPr>
          <w:sz w:val="20"/>
          <w:szCs w:val="20"/>
        </w:rPr>
        <w:tab/>
        <w:t>C. Su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egrative analysis of PD-L1 DNA status, mRNA status and protein status, and their clinicopathological correlation, in diffuse large B-cell lymphoma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4</w:t>
      </w:r>
      <w:r w:rsidRPr="00140574">
        <w:rPr>
          <w:sz w:val="20"/>
          <w:szCs w:val="20"/>
        </w:rPr>
        <w:t>, 618-62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417.</w:t>
      </w:r>
      <w:r w:rsidRPr="00140574">
        <w:rPr>
          <w:sz w:val="20"/>
          <w:szCs w:val="20"/>
        </w:rPr>
        <w:tab/>
        <w:t>C. Su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1 and PD-L1 on Tumor-Infiltrating Lymphocytes Predicts Prognosis in Patients with Small-Cell Lung Cancer. </w:t>
      </w:r>
      <w:r w:rsidRPr="00140574">
        <w:rPr>
          <w:i/>
          <w:sz w:val="20"/>
          <w:szCs w:val="20"/>
        </w:rPr>
        <w:t>Onco Target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6475-648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8.</w:t>
      </w:r>
      <w:r w:rsidRPr="00140574">
        <w:rPr>
          <w:sz w:val="20"/>
          <w:szCs w:val="20"/>
        </w:rPr>
        <w:tab/>
        <w:t>M. Su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rognostic value of toll-like receptor5 and programmed cell death-ligand1 in patients with peripheral T-cell non-Hodgkin lymphoma. </w:t>
      </w:r>
      <w:r w:rsidRPr="00140574">
        <w:rPr>
          <w:i/>
          <w:sz w:val="20"/>
          <w:szCs w:val="20"/>
        </w:rPr>
        <w:t>Leuk Lymphoma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0</w:t>
      </w:r>
      <w:r w:rsidRPr="00140574">
        <w:rPr>
          <w:sz w:val="20"/>
          <w:szCs w:val="20"/>
        </w:rPr>
        <w:t>, 2646-265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19.</w:t>
      </w:r>
      <w:r w:rsidRPr="00140574">
        <w:rPr>
          <w:sz w:val="20"/>
          <w:szCs w:val="20"/>
        </w:rPr>
        <w:tab/>
        <w:t xml:space="preserve">W. Y. Sun, Y. K. Lee, J. S. Koo, Expression of PD-L1 in triple-negative breast cancer based on different immunohistochemical antibodies. </w:t>
      </w:r>
      <w:r w:rsidRPr="00140574">
        <w:rPr>
          <w:i/>
          <w:sz w:val="20"/>
          <w:szCs w:val="20"/>
        </w:rPr>
        <w:t>J Transl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17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0.</w:t>
      </w:r>
      <w:r w:rsidRPr="00140574">
        <w:rPr>
          <w:sz w:val="20"/>
          <w:szCs w:val="20"/>
        </w:rPr>
        <w:tab/>
        <w:t>Y. Su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ntegrated assessment of PD-L1 expression and molecular classification facilitates therapy selection and prognosis prediction in gastric cancer. </w:t>
      </w:r>
      <w:r w:rsidRPr="00140574">
        <w:rPr>
          <w:i/>
          <w:sz w:val="20"/>
          <w:szCs w:val="20"/>
        </w:rPr>
        <w:t>Cancer Mana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6397-641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1.</w:t>
      </w:r>
      <w:r w:rsidRPr="00140574">
        <w:rPr>
          <w:sz w:val="20"/>
          <w:szCs w:val="20"/>
        </w:rPr>
        <w:tab/>
        <w:t>Y. Suzuk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(SP142) expression in neoplastic cells predicts a poor prognosis for patients with intravascular large B-cell lymphoma treated with rituximab-based multi-agent chemotherapy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4768-477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2.</w:t>
      </w:r>
      <w:r w:rsidRPr="00140574">
        <w:rPr>
          <w:sz w:val="20"/>
          <w:szCs w:val="20"/>
        </w:rPr>
        <w:tab/>
        <w:t>B. Szekel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logical differences between primary and metastatic breast cancer. </w:t>
      </w:r>
      <w:r w:rsidRPr="00140574">
        <w:rPr>
          <w:i/>
          <w:sz w:val="20"/>
          <w:szCs w:val="20"/>
        </w:rPr>
        <w:t>An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9</w:t>
      </w:r>
      <w:r w:rsidRPr="00140574">
        <w:rPr>
          <w:sz w:val="20"/>
          <w:szCs w:val="20"/>
        </w:rPr>
        <w:t>, 2232-223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3.</w:t>
      </w:r>
      <w:r w:rsidRPr="00140574">
        <w:rPr>
          <w:sz w:val="20"/>
          <w:szCs w:val="20"/>
        </w:rPr>
        <w:tab/>
        <w:t xml:space="preserve">J. J. Sznurkowski, A. Zawrocki, K. Sznurkowska, R. Peksa, W. Biernat, PD-L1 expression on immune cells is a favorable prognostic factor for vulvar squamous cell carcinoma patient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89903-8991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4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-expression of IDO1 and PD-L1 in lung squamous cell carcinoma: Potential targets of novel combination therapy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8</w:t>
      </w:r>
      <w:r w:rsidRPr="00140574">
        <w:rPr>
          <w:sz w:val="20"/>
          <w:szCs w:val="20"/>
        </w:rPr>
        <w:t>, 26-3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5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D-L1 Protein Expression in Surgically Resected Primary Lung Adenocarcin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1879-1890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6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expression of PD-L1 protein as a prognostic factor in lung squamous cell carcinoma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4</w:t>
      </w:r>
      <w:r w:rsidRPr="00140574">
        <w:rPr>
          <w:sz w:val="20"/>
          <w:szCs w:val="20"/>
        </w:rPr>
        <w:t>, 7-15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7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 Immunohistochemical Analysis of PD-L1 Protein Expression in Surgically Resected Small Cell Lung Cancer Using Different Antibodies and Criteria.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3409-341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8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etabolic characteristics of programmed cell death-ligand 1-expressing lung cancer on (18) F-fluorodeoxyglucose positron emission tomography/computed tomography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</w:t>
      </w:r>
      <w:r w:rsidRPr="00140574">
        <w:rPr>
          <w:sz w:val="20"/>
          <w:szCs w:val="20"/>
        </w:rPr>
        <w:t>, 2552-256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29.</w:t>
      </w:r>
      <w:r w:rsidRPr="00140574">
        <w:rPr>
          <w:sz w:val="20"/>
          <w:szCs w:val="20"/>
        </w:rPr>
        <w:tab/>
        <w:t>K. Taka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Comprehensive Analysis of Programmed Cell Death Ligand-1 Expression With the Clone SP142 Antibody in Non-Small-Cell Lung Cancer Patients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572-582 e57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0.</w:t>
      </w:r>
      <w:r w:rsidRPr="00140574">
        <w:rPr>
          <w:sz w:val="20"/>
          <w:szCs w:val="20"/>
        </w:rPr>
        <w:tab/>
        <w:t>S. Takamo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rogrammed Death-Ligand 2 Expression in Primary Lung Adenocarcinoma Patients. </w:t>
      </w:r>
      <w:r w:rsidRPr="00140574">
        <w:rPr>
          <w:i/>
          <w:sz w:val="20"/>
          <w:szCs w:val="20"/>
        </w:rPr>
        <w:t>Ann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6</w:t>
      </w:r>
      <w:r w:rsidRPr="00140574">
        <w:rPr>
          <w:sz w:val="20"/>
          <w:szCs w:val="20"/>
        </w:rPr>
        <w:t>, 1916-192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1.</w:t>
      </w:r>
      <w:r w:rsidRPr="00140574">
        <w:rPr>
          <w:sz w:val="20"/>
          <w:szCs w:val="20"/>
        </w:rPr>
        <w:tab/>
        <w:t>M. Take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With Clone 22C3 in Non-small Cell Lung Cancer: A Single Institution Experience. </w:t>
      </w:r>
      <w:r w:rsidRPr="00140574">
        <w:rPr>
          <w:i/>
          <w:sz w:val="20"/>
          <w:szCs w:val="20"/>
        </w:rPr>
        <w:t>Clin Med Insights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117955491882131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2.</w:t>
      </w:r>
      <w:r w:rsidRPr="00140574">
        <w:rPr>
          <w:sz w:val="20"/>
          <w:szCs w:val="20"/>
        </w:rPr>
        <w:tab/>
        <w:t>K. Tanak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Negative influence of programmed death-1-ligands on the survival of esophageal cancer patients treated with chemotherapy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7</w:t>
      </w:r>
      <w:r w:rsidRPr="00140574">
        <w:rPr>
          <w:sz w:val="20"/>
          <w:szCs w:val="20"/>
        </w:rPr>
        <w:t>, 726-73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3.</w:t>
      </w:r>
      <w:r w:rsidRPr="00140574">
        <w:rPr>
          <w:sz w:val="20"/>
          <w:szCs w:val="20"/>
        </w:rPr>
        <w:tab/>
        <w:t>Y. Tanak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pattern of PD-L1 and PD-L2 in classical Hodgkin lymphoma, primary mediastinal large B-cell lymphoma, and gray zone lymphoma. </w:t>
      </w:r>
      <w:r w:rsidRPr="00140574">
        <w:rPr>
          <w:i/>
          <w:sz w:val="20"/>
          <w:szCs w:val="20"/>
        </w:rPr>
        <w:t>Eur J Haemat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0</w:t>
      </w:r>
      <w:r w:rsidRPr="00140574">
        <w:rPr>
          <w:sz w:val="20"/>
          <w:szCs w:val="20"/>
        </w:rPr>
        <w:t>, 511-51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4.</w:t>
      </w:r>
      <w:r w:rsidRPr="00140574">
        <w:rPr>
          <w:sz w:val="20"/>
          <w:szCs w:val="20"/>
        </w:rPr>
        <w:tab/>
        <w:t>V. Tanco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protein expression, histological tumour differentiation and intratumoural heterogeneity in pulmonary adenocarcinoma. </w:t>
      </w:r>
      <w:r w:rsidRPr="00140574">
        <w:rPr>
          <w:i/>
          <w:sz w:val="20"/>
          <w:szCs w:val="20"/>
        </w:rPr>
        <w:t>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2</w:t>
      </w:r>
      <w:r w:rsidRPr="00140574">
        <w:rPr>
          <w:sz w:val="20"/>
          <w:szCs w:val="20"/>
        </w:rPr>
        <w:t>, 538-545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435.</w:t>
      </w:r>
      <w:r w:rsidRPr="00140574">
        <w:rPr>
          <w:sz w:val="20"/>
          <w:szCs w:val="20"/>
        </w:rPr>
        <w:tab/>
        <w:t>Y. T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in esophageal cancer following definitive chemoradiotherapy: Prognostic significance and association with inflammatory biomarkers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4988-499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6.</w:t>
      </w:r>
      <w:r w:rsidRPr="00140574">
        <w:rPr>
          <w:sz w:val="20"/>
          <w:szCs w:val="20"/>
        </w:rPr>
        <w:tab/>
        <w:t>M. Tanigaw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pancreatic adenosquamous carcinoma: PD-L1 expression is limited to the squamous component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4</w:t>
      </w:r>
      <w:r w:rsidRPr="00140574">
        <w:rPr>
          <w:sz w:val="20"/>
          <w:szCs w:val="20"/>
        </w:rPr>
        <w:t>, 2069-207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7.</w:t>
      </w:r>
      <w:r w:rsidRPr="00140574">
        <w:rPr>
          <w:sz w:val="20"/>
          <w:szCs w:val="20"/>
        </w:rPr>
        <w:tab/>
        <w:t>H. Tatli Doga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the programmed death ligand 1 expression in clear cell renal cell carcinoma and correlation with the tumor microenvironment and hypoxia-inducible factor expression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6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8.</w:t>
      </w:r>
      <w:r w:rsidRPr="00140574">
        <w:rPr>
          <w:sz w:val="20"/>
          <w:szCs w:val="20"/>
        </w:rPr>
        <w:tab/>
        <w:t xml:space="preserve">A. I. F. Tawadros, M. M. M. Khalafalla, Expression of programmed death-ligand 1 and hypoxia-inducible factor-1alpha proteins in endometrial carcinoma. </w:t>
      </w:r>
      <w:r w:rsidRPr="00140574">
        <w:rPr>
          <w:i/>
          <w:sz w:val="20"/>
          <w:szCs w:val="20"/>
        </w:rPr>
        <w:t>J Cancer Re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S1063-S106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39.</w:t>
      </w:r>
      <w:r w:rsidRPr="00140574">
        <w:rPr>
          <w:sz w:val="20"/>
          <w:szCs w:val="20"/>
        </w:rPr>
        <w:tab/>
        <w:t>F. T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s of CD8+TILs, PD-L1 and Foxp3+TILs in stage I NSCLC guiding adjuvant chemotherapy decision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64318-64329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0.</w:t>
      </w:r>
      <w:r w:rsidRPr="00140574">
        <w:rPr>
          <w:sz w:val="20"/>
          <w:szCs w:val="20"/>
        </w:rPr>
        <w:tab/>
        <w:t>B. Tessier-Clouti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cut-point is associated with reduced disease specific survival in resected pancreatic ductal adenocarcinoma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7</w:t>
      </w:r>
      <w:r w:rsidRPr="00140574">
        <w:rPr>
          <w:sz w:val="20"/>
          <w:szCs w:val="20"/>
        </w:rPr>
        <w:t>, 61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1.</w:t>
      </w:r>
      <w:r w:rsidRPr="00140574">
        <w:rPr>
          <w:sz w:val="20"/>
          <w:szCs w:val="20"/>
        </w:rPr>
        <w:tab/>
        <w:t>F. Thangarajah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impact of PD-L1 and PD-1 expression in squamous cell cancer of the vulva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5</w:t>
      </w:r>
      <w:r w:rsidRPr="00140574">
        <w:rPr>
          <w:sz w:val="20"/>
          <w:szCs w:val="20"/>
        </w:rPr>
        <w:t>, 1651-166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2.</w:t>
      </w:r>
      <w:r w:rsidRPr="00140574">
        <w:rPr>
          <w:sz w:val="20"/>
          <w:szCs w:val="20"/>
        </w:rPr>
        <w:tab/>
        <w:t>B. Thap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Immune Microenvironment, Genome-wide Copy Number Aberrations, and Survival in Mesotheli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850-85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3.</w:t>
      </w:r>
      <w:r w:rsidRPr="00140574">
        <w:rPr>
          <w:sz w:val="20"/>
          <w:szCs w:val="20"/>
        </w:rPr>
        <w:tab/>
        <w:t>E. D. Thomp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and the immune microenvironment in primary invasive lobular carcinomas of the breast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0</w:t>
      </w:r>
      <w:r w:rsidRPr="00140574">
        <w:rPr>
          <w:sz w:val="20"/>
          <w:szCs w:val="20"/>
        </w:rPr>
        <w:t>, 1551-156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4.</w:t>
      </w:r>
      <w:r w:rsidRPr="00140574">
        <w:rPr>
          <w:sz w:val="20"/>
          <w:szCs w:val="20"/>
        </w:rPr>
        <w:tab/>
        <w:t>E. D. Thomp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atterns of PD-L1 expression and CD8 T cell infiltration in gastric adenocarcinomas and associated immune stroma. </w:t>
      </w:r>
      <w:r w:rsidRPr="00140574">
        <w:rPr>
          <w:i/>
          <w:sz w:val="20"/>
          <w:szCs w:val="20"/>
        </w:rPr>
        <w:t>Gu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6</w:t>
      </w:r>
      <w:r w:rsidRPr="00140574">
        <w:rPr>
          <w:sz w:val="20"/>
          <w:szCs w:val="20"/>
        </w:rPr>
        <w:t>, 794-80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5.</w:t>
      </w:r>
      <w:r w:rsidRPr="00140574">
        <w:rPr>
          <w:sz w:val="20"/>
          <w:szCs w:val="20"/>
        </w:rPr>
        <w:tab/>
        <w:t>R. H. Thompso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B7-H1 is associated with poor prognosis in renal cell carcinoma patients with long-term follow-up. </w:t>
      </w:r>
      <w:r w:rsidRPr="00140574">
        <w:rPr>
          <w:i/>
          <w:sz w:val="20"/>
          <w:szCs w:val="20"/>
        </w:rPr>
        <w:t>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6</w:t>
      </w:r>
      <w:r w:rsidRPr="00140574">
        <w:rPr>
          <w:sz w:val="20"/>
          <w:szCs w:val="20"/>
        </w:rPr>
        <w:t>, 3381-3385 (200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6.</w:t>
      </w:r>
      <w:r w:rsidRPr="00140574">
        <w:rPr>
          <w:sz w:val="20"/>
          <w:szCs w:val="20"/>
        </w:rPr>
        <w:tab/>
        <w:t>E. Thunniss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influenced by tissue sample size. Scoring based on tissue microarrays' and cross-validation with resections, in patients with, stage I-III, non-small cell lung carcinoma of the European Thoracic Oncology Platform Lungscape cohort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792-80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7.</w:t>
      </w:r>
      <w:r w:rsidRPr="00140574">
        <w:rPr>
          <w:sz w:val="20"/>
          <w:szCs w:val="20"/>
        </w:rPr>
        <w:tab/>
        <w:t>M. Tise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lysis of a panel of druggable gene mutations and of ALK and PD-L1 expression in a series of thymic epithelial tumors (TETs)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4</w:t>
      </w:r>
      <w:r w:rsidRPr="00140574">
        <w:rPr>
          <w:sz w:val="20"/>
          <w:szCs w:val="20"/>
        </w:rPr>
        <w:t>, 24-3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8.</w:t>
      </w:r>
      <w:r w:rsidRPr="00140574">
        <w:rPr>
          <w:sz w:val="20"/>
          <w:szCs w:val="20"/>
        </w:rPr>
        <w:tab/>
        <w:t xml:space="preserve">J. M. Tober, C. Halske, H. M. Behrens, S. Kruger, C. Rocken, Intratumoral heterogeneity and loss of ARID1A expression in gastric cancer correlates with increased PD-L1 expression in Western patients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4</w:t>
      </w:r>
      <w:r w:rsidRPr="00140574">
        <w:rPr>
          <w:sz w:val="20"/>
          <w:szCs w:val="20"/>
        </w:rPr>
        <w:t>, 98-10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49.</w:t>
      </w:r>
      <w:r w:rsidRPr="00140574">
        <w:rPr>
          <w:sz w:val="20"/>
          <w:szCs w:val="20"/>
        </w:rPr>
        <w:tab/>
        <w:t>Y. To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IDO1 expression and tumor-infiltrating lymphocytes in osteosarcoma patients: comparative study of primary and metastatic lesions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6</w:t>
      </w:r>
      <w:r w:rsidRPr="00140574">
        <w:rPr>
          <w:sz w:val="20"/>
          <w:szCs w:val="20"/>
        </w:rPr>
        <w:t>, 2607-262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0.</w:t>
      </w:r>
      <w:r w:rsidRPr="00140574">
        <w:rPr>
          <w:sz w:val="20"/>
          <w:szCs w:val="20"/>
        </w:rPr>
        <w:tab/>
        <w:t>T. Tokit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dictive relevance of PD-L1 expression combined with CD8+ TIL density in stage III non-small cell lung cancer patients receiving concurrent chemoradiotherapy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5</w:t>
      </w:r>
      <w:r w:rsidRPr="00140574">
        <w:rPr>
          <w:sz w:val="20"/>
          <w:szCs w:val="20"/>
        </w:rPr>
        <w:t>, 7-14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1.</w:t>
      </w:r>
      <w:r w:rsidRPr="00140574">
        <w:rPr>
          <w:sz w:val="20"/>
          <w:szCs w:val="20"/>
        </w:rPr>
        <w:tab/>
        <w:t xml:space="preserve">A. Torabi, C. N. Amaya, F. H. Wians, Jr., B. A. Bryan, PD-1 and PD-L1 expression in bone and soft tissue sarcomas. </w:t>
      </w:r>
      <w:r w:rsidRPr="00140574">
        <w:rPr>
          <w:i/>
          <w:sz w:val="20"/>
          <w:szCs w:val="20"/>
        </w:rPr>
        <w:t>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9</w:t>
      </w:r>
      <w:r w:rsidRPr="00140574">
        <w:rPr>
          <w:sz w:val="20"/>
          <w:szCs w:val="20"/>
        </w:rPr>
        <w:t>, 506-51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2.</w:t>
      </w:r>
      <w:r w:rsidRPr="00140574">
        <w:rPr>
          <w:sz w:val="20"/>
          <w:szCs w:val="20"/>
        </w:rPr>
        <w:tab/>
        <w:t>P. Tore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drogen receptor and immune cell PD-L1 expression in bladder tumors predicts disease recurrence and survival. </w:t>
      </w:r>
      <w:r w:rsidRPr="00140574">
        <w:rPr>
          <w:i/>
          <w:sz w:val="20"/>
          <w:szCs w:val="20"/>
        </w:rPr>
        <w:t>World J Ur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9</w:t>
      </w:r>
      <w:r w:rsidRPr="00140574">
        <w:rPr>
          <w:sz w:val="20"/>
          <w:szCs w:val="20"/>
        </w:rPr>
        <w:t>, 1549-1558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453.</w:t>
      </w:r>
      <w:r w:rsidRPr="00140574">
        <w:rPr>
          <w:sz w:val="20"/>
          <w:szCs w:val="20"/>
        </w:rPr>
        <w:tab/>
        <w:t>G. Toyokaw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Favorable Disease-free Survival Associated with Programmed Death Ligand 1 Expression in Patients with Surgically Resected Small-cell Lung Cancer.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6</w:t>
      </w:r>
      <w:r w:rsidRPr="00140574">
        <w:rPr>
          <w:sz w:val="20"/>
          <w:szCs w:val="20"/>
        </w:rPr>
        <w:t>, 4329-4336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4.</w:t>
      </w:r>
      <w:r w:rsidRPr="00140574">
        <w:rPr>
          <w:sz w:val="20"/>
          <w:szCs w:val="20"/>
        </w:rPr>
        <w:tab/>
        <w:t>G. Toyokaw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Positive Correlation Between the EZH2 and PD-L1 Expression in Resected Lung Adenocarcinomas. </w:t>
      </w:r>
      <w:r w:rsidRPr="00140574">
        <w:rPr>
          <w:i/>
          <w:sz w:val="20"/>
          <w:szCs w:val="20"/>
        </w:rPr>
        <w:t>Ann Thorac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7</w:t>
      </w:r>
      <w:r w:rsidRPr="00140574">
        <w:rPr>
          <w:sz w:val="20"/>
          <w:szCs w:val="20"/>
        </w:rPr>
        <w:t>, 393-40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5.</w:t>
      </w:r>
      <w:r w:rsidRPr="00140574">
        <w:rPr>
          <w:sz w:val="20"/>
          <w:szCs w:val="20"/>
        </w:rPr>
        <w:tab/>
        <w:t>A. Tsunod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 prospective observational study to assess PD-L1 expression in small biopsy samples for non-small-cell lung cancer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54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6.</w:t>
      </w:r>
      <w:r w:rsidRPr="00140574">
        <w:rPr>
          <w:sz w:val="20"/>
          <w:szCs w:val="20"/>
        </w:rPr>
        <w:tab/>
        <w:t>K. Tsuruok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neuroendocrine tumors of the lung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8</w:t>
      </w:r>
      <w:r w:rsidRPr="00140574">
        <w:rPr>
          <w:sz w:val="20"/>
          <w:szCs w:val="20"/>
        </w:rPr>
        <w:t>, 115-12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7.</w:t>
      </w:r>
      <w:r w:rsidRPr="00140574">
        <w:rPr>
          <w:sz w:val="20"/>
          <w:szCs w:val="20"/>
        </w:rPr>
        <w:tab/>
        <w:t>S. Tsutsum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at tumor invasive front is associated with epithelial-mesenchymal transition and poor prognosis in esophageal squamous cell carcinoma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8</w:t>
      </w:r>
      <w:r w:rsidRPr="00140574">
        <w:rPr>
          <w:sz w:val="20"/>
          <w:szCs w:val="20"/>
        </w:rPr>
        <w:t>, 1119-112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8.</w:t>
      </w:r>
      <w:r w:rsidRPr="00140574">
        <w:rPr>
          <w:sz w:val="20"/>
          <w:szCs w:val="20"/>
        </w:rPr>
        <w:tab/>
        <w:t>T. Ue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programmed cell death ligand 1 (PD-L1) expression and its association with epithelial-mesenchymal transition in extrahepatic cholangio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20034-2004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59.</w:t>
      </w:r>
      <w:r w:rsidRPr="00140574">
        <w:rPr>
          <w:sz w:val="20"/>
          <w:szCs w:val="20"/>
        </w:rPr>
        <w:tab/>
        <w:t>H. Urug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(PD-L1) Expression in Stage II and III Lung Adenocarcinomas and Nodal Metastases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458-46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0.</w:t>
      </w:r>
      <w:r w:rsidRPr="00140574">
        <w:rPr>
          <w:sz w:val="20"/>
          <w:szCs w:val="20"/>
        </w:rPr>
        <w:tab/>
        <w:t>S. Vagio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uld Mismatch Repair Status Serve as a Biomarker for Immunotherapy in Endometrial Carcinoma? </w:t>
      </w:r>
      <w:r w:rsidRPr="00140574">
        <w:rPr>
          <w:i/>
          <w:sz w:val="20"/>
          <w:szCs w:val="20"/>
        </w:rPr>
        <w:t>Anticancer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0</w:t>
      </w:r>
      <w:r w:rsidRPr="00140574">
        <w:rPr>
          <w:sz w:val="20"/>
          <w:szCs w:val="20"/>
        </w:rPr>
        <w:t>, 1669-167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1.</w:t>
      </w:r>
      <w:r w:rsidRPr="00140574">
        <w:rPr>
          <w:sz w:val="20"/>
          <w:szCs w:val="20"/>
        </w:rPr>
        <w:tab/>
        <w:t>S. Vagio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impact of programmed cell death-ligand 1 (PD-L1) and CD8 expression in grade 3 endometrial carcinomas. </w:t>
      </w:r>
      <w:r w:rsidRPr="00140574">
        <w:rPr>
          <w:i/>
          <w:sz w:val="20"/>
          <w:szCs w:val="20"/>
        </w:rPr>
        <w:t>Int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4</w:t>
      </w:r>
      <w:r w:rsidRPr="00140574">
        <w:rPr>
          <w:sz w:val="20"/>
          <w:szCs w:val="20"/>
        </w:rPr>
        <w:t>, 1419-142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2.</w:t>
      </w:r>
      <w:r w:rsidRPr="00140574">
        <w:rPr>
          <w:sz w:val="20"/>
          <w:szCs w:val="20"/>
        </w:rPr>
        <w:tab/>
        <w:t>A. M. Valentin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colorectal cancer defines three subsets of tumor immune microenvironments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8584-8596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3.</w:t>
      </w:r>
      <w:r w:rsidRPr="00140574">
        <w:rPr>
          <w:sz w:val="20"/>
          <w:szCs w:val="20"/>
        </w:rPr>
        <w:tab/>
        <w:t>S. Valmary-Degan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histochemical evaluation of two antibodies against PD-L1 and prognostic significance of PD-L1 expression in epithelioid peritoneal malignant mesothelioma: A RENAPE study. </w:t>
      </w:r>
      <w:r w:rsidRPr="00140574">
        <w:rPr>
          <w:i/>
          <w:sz w:val="20"/>
          <w:szCs w:val="20"/>
        </w:rPr>
        <w:t>Eur J Surg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3</w:t>
      </w:r>
      <w:r w:rsidRPr="00140574">
        <w:rPr>
          <w:sz w:val="20"/>
          <w:szCs w:val="20"/>
        </w:rPr>
        <w:t>, 1915-192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4.</w:t>
      </w:r>
      <w:r w:rsidRPr="00140574">
        <w:rPr>
          <w:sz w:val="20"/>
          <w:szCs w:val="20"/>
        </w:rPr>
        <w:tab/>
        <w:t>A. E. M. van Erp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and clinical association of programmed cell death-1, programmed death-ligand-1 and CD8(+) lymphocytes in primary sarcomas is subtype dependent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71371-7138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5.</w:t>
      </w:r>
      <w:r w:rsidRPr="00140574">
        <w:rPr>
          <w:sz w:val="20"/>
          <w:szCs w:val="20"/>
        </w:rPr>
        <w:tab/>
        <w:t xml:space="preserve">A. Vanderstraeten, C. Luyten, G. Verbist, S. Tuyaerts, F. Amant, Mapping the immunosuppressive environment in uterine tumors: implications for immunotherapy. </w:t>
      </w:r>
      <w:r w:rsidRPr="00140574">
        <w:rPr>
          <w:i/>
          <w:sz w:val="20"/>
          <w:szCs w:val="20"/>
        </w:rPr>
        <w:t>Cancer Immunol Immuno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63</w:t>
      </w:r>
      <w:r w:rsidRPr="00140574">
        <w:rPr>
          <w:sz w:val="20"/>
          <w:szCs w:val="20"/>
        </w:rPr>
        <w:t>, 545-557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6.</w:t>
      </w:r>
      <w:r w:rsidRPr="00140574">
        <w:rPr>
          <w:sz w:val="20"/>
          <w:szCs w:val="20"/>
        </w:rPr>
        <w:tab/>
        <w:t>A. C. Vargas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evalence of PD-L1 expression in matched recurrent and/or metastatic sarcoma samples and in a range of selected sarcomas subtype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</w:t>
      </w:r>
      <w:r w:rsidRPr="00140574">
        <w:rPr>
          <w:sz w:val="20"/>
          <w:szCs w:val="20"/>
        </w:rPr>
        <w:t>, e0222551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7.</w:t>
      </w:r>
      <w:r w:rsidRPr="00140574">
        <w:rPr>
          <w:sz w:val="20"/>
          <w:szCs w:val="20"/>
        </w:rPr>
        <w:tab/>
        <w:t>E. Viglia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on routine samples of non-small cell lung cancer: results and critical issues from a 1-year experience of a centralised laboratory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2</w:t>
      </w:r>
      <w:r w:rsidRPr="00140574">
        <w:rPr>
          <w:sz w:val="20"/>
          <w:szCs w:val="20"/>
        </w:rPr>
        <w:t>, 412-41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8.</w:t>
      </w:r>
      <w:r w:rsidRPr="00140574">
        <w:rPr>
          <w:sz w:val="20"/>
          <w:szCs w:val="20"/>
        </w:rPr>
        <w:tab/>
        <w:t xml:space="preserve">A. Volaric, C. E. Bacchi, A. A. Gru, PD-1 and PD-L1 Immunohistochemistry as a Diagnostic Tool for Classic Hodgkin Lymphoma in Small-volume Biopsies. </w:t>
      </w:r>
      <w:r w:rsidRPr="00140574">
        <w:rPr>
          <w:i/>
          <w:sz w:val="20"/>
          <w:szCs w:val="20"/>
        </w:rPr>
        <w:t>Am J Surg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4</w:t>
      </w:r>
      <w:r w:rsidRPr="00140574">
        <w:rPr>
          <w:sz w:val="20"/>
          <w:szCs w:val="20"/>
        </w:rPr>
        <w:t>, 1353-136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69.</w:t>
      </w:r>
      <w:r w:rsidRPr="00140574">
        <w:rPr>
          <w:sz w:val="20"/>
          <w:szCs w:val="20"/>
        </w:rPr>
        <w:tab/>
        <w:t>J. von der Grun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erkel Cell Polyoma Viral Load and Intratumoral CD8+ Lymphocyte Infiltration Predict Overall Survival in Patients With Merkel Cell Carcinoma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2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0.</w:t>
      </w:r>
      <w:r w:rsidRPr="00140574">
        <w:rPr>
          <w:sz w:val="20"/>
          <w:szCs w:val="20"/>
        </w:rPr>
        <w:tab/>
        <w:t>S. Vranic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Status in Refractory Lymphomas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e0166266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471.</w:t>
      </w:r>
      <w:r w:rsidRPr="00140574">
        <w:rPr>
          <w:sz w:val="20"/>
          <w:szCs w:val="20"/>
        </w:rPr>
        <w:tab/>
        <w:t xml:space="preserve">S. Wahlin, B. Nodin, K. Leandersson, K. Boman, K. Jirstrom, Clinical impact of T cells, B cells and the PD-1/PD-L1 pathway in muscle invasive bladder cancer: a comparative study of transurethral resection and cystectomy specimens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e164410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2.</w:t>
      </w:r>
      <w:r w:rsidRPr="00140574">
        <w:rPr>
          <w:sz w:val="20"/>
          <w:szCs w:val="20"/>
        </w:rPr>
        <w:tab/>
        <w:t>D. Walter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n extrahepatic cholangiocarcinoma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383-392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3.</w:t>
      </w:r>
      <w:r w:rsidRPr="00140574">
        <w:rPr>
          <w:sz w:val="20"/>
          <w:szCs w:val="20"/>
        </w:rPr>
        <w:tab/>
        <w:t>B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is associated with tumor infiltrating lymphocytes and poorer survival in urothelial cell carcinoma of the bladder. </w:t>
      </w:r>
      <w:r w:rsidRPr="00140574">
        <w:rPr>
          <w:i/>
          <w:sz w:val="20"/>
          <w:szCs w:val="20"/>
        </w:rPr>
        <w:t>Cancer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0</w:t>
      </w:r>
      <w:r w:rsidRPr="00140574">
        <w:rPr>
          <w:sz w:val="20"/>
          <w:szCs w:val="20"/>
        </w:rPr>
        <w:t>, 489-49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4.</w:t>
      </w:r>
      <w:r w:rsidRPr="00140574">
        <w:rPr>
          <w:sz w:val="20"/>
          <w:szCs w:val="20"/>
        </w:rPr>
        <w:tab/>
        <w:t>H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PD-L1 expression and CD8+ T cell infiltration in pulmonary neuroendocrine tumors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3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5.</w:t>
      </w:r>
      <w:r w:rsidRPr="00140574">
        <w:rPr>
          <w:sz w:val="20"/>
          <w:szCs w:val="20"/>
        </w:rPr>
        <w:tab/>
        <w:t>H. B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ise of PD-L1 expression during metastasis of colorectal cancer: Implications for immunotherapy. </w:t>
      </w:r>
      <w:r w:rsidRPr="00140574">
        <w:rPr>
          <w:i/>
          <w:sz w:val="20"/>
          <w:szCs w:val="20"/>
        </w:rPr>
        <w:t>J Dig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574-58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6.</w:t>
      </w:r>
      <w:r w:rsidRPr="00140574">
        <w:rPr>
          <w:sz w:val="20"/>
          <w:szCs w:val="20"/>
        </w:rPr>
        <w:tab/>
        <w:t>K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TLR4 in Non-Small Cell Lung Cancer Is Associated with PD-L1 and Poor Prognosis in Patients Receiving Pulmonectomy. </w:t>
      </w:r>
      <w:r w:rsidRPr="00140574">
        <w:rPr>
          <w:i/>
          <w:sz w:val="20"/>
          <w:szCs w:val="20"/>
        </w:rPr>
        <w:t>Front Immun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456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7.</w:t>
      </w:r>
      <w:r w:rsidRPr="00140574">
        <w:rPr>
          <w:sz w:val="20"/>
          <w:szCs w:val="20"/>
        </w:rPr>
        <w:tab/>
        <w:t>L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B7-H1 and B7-1 expressions in pancreatic carcinoma. </w:t>
      </w:r>
      <w:r w:rsidRPr="00140574">
        <w:rPr>
          <w:i/>
          <w:sz w:val="20"/>
          <w:szCs w:val="20"/>
        </w:rPr>
        <w:t>World J Surg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4</w:t>
      </w:r>
      <w:r w:rsidRPr="00140574">
        <w:rPr>
          <w:sz w:val="20"/>
          <w:szCs w:val="20"/>
        </w:rPr>
        <w:t>, 1059-1065 (201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8.</w:t>
      </w:r>
      <w:r w:rsidRPr="00140574">
        <w:rPr>
          <w:sz w:val="20"/>
          <w:szCs w:val="20"/>
        </w:rPr>
        <w:tab/>
        <w:t>L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in gastric cancer: correlation with mismatch repair deficiency and HER2-negative status. </w:t>
      </w:r>
      <w:r w:rsidRPr="00140574">
        <w:rPr>
          <w:i/>
          <w:sz w:val="20"/>
          <w:szCs w:val="20"/>
        </w:rPr>
        <w:t>Cancer Med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2612-262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79.</w:t>
      </w:r>
      <w:r w:rsidRPr="00140574">
        <w:rPr>
          <w:sz w:val="20"/>
          <w:szCs w:val="20"/>
        </w:rPr>
        <w:tab/>
        <w:t>S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and tumor infiltrating lymphocytes in neurofibromatosis type 1 and 2 associated tumors. </w:t>
      </w:r>
      <w:r w:rsidRPr="00140574">
        <w:rPr>
          <w:i/>
          <w:sz w:val="20"/>
          <w:szCs w:val="20"/>
        </w:rPr>
        <w:t>J Neuro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8</w:t>
      </w:r>
      <w:r w:rsidRPr="00140574">
        <w:rPr>
          <w:sz w:val="20"/>
          <w:szCs w:val="20"/>
        </w:rPr>
        <w:t>, 183-19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0.</w:t>
      </w:r>
      <w:r w:rsidRPr="00140574">
        <w:rPr>
          <w:sz w:val="20"/>
          <w:szCs w:val="20"/>
        </w:rPr>
        <w:tab/>
        <w:t xml:space="preserve">X. Wang, Y. Liu, PD-L1 expression in tumor infiltrated lymphocytes predicts survival in triple-negative breast cancer. </w:t>
      </w:r>
      <w:r w:rsidRPr="00140574">
        <w:rPr>
          <w:i/>
          <w:sz w:val="20"/>
          <w:szCs w:val="20"/>
        </w:rPr>
        <w:t>Pathol Res Prac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6</w:t>
      </w:r>
      <w:r w:rsidRPr="00140574">
        <w:rPr>
          <w:sz w:val="20"/>
          <w:szCs w:val="20"/>
        </w:rPr>
        <w:t>, 152802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1.</w:t>
      </w:r>
      <w:r w:rsidRPr="00140574">
        <w:rPr>
          <w:sz w:val="20"/>
          <w:szCs w:val="20"/>
        </w:rPr>
        <w:tab/>
        <w:t>Z. Q. W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intratumoral immune response in breast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51641-51651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2.</w:t>
      </w:r>
      <w:r w:rsidRPr="00140574">
        <w:rPr>
          <w:sz w:val="20"/>
          <w:szCs w:val="20"/>
        </w:rPr>
        <w:tab/>
        <w:t>T. Watanab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Four immunohistochemical assays to measure the PD-L1 expression in malignant pleural mesotheli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20769-20780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3.</w:t>
      </w:r>
      <w:r w:rsidRPr="00140574">
        <w:rPr>
          <w:sz w:val="20"/>
          <w:szCs w:val="20"/>
        </w:rPr>
        <w:tab/>
        <w:t xml:space="preserve">J. R. Webb, K. Milne, D. R. Kroeger, B. H. Nelson, PD-L1 expression is associated with tumor-infiltrating T cells and favorable prognosis in high-grade serous ovarian cancer. </w:t>
      </w:r>
      <w:r w:rsidRPr="00140574">
        <w:rPr>
          <w:i/>
          <w:sz w:val="20"/>
          <w:szCs w:val="20"/>
        </w:rPr>
        <w:t>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1</w:t>
      </w:r>
      <w:r w:rsidRPr="00140574">
        <w:rPr>
          <w:sz w:val="20"/>
          <w:szCs w:val="20"/>
        </w:rPr>
        <w:t>, 293-30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4.</w:t>
      </w:r>
      <w:r w:rsidRPr="00140574">
        <w:rPr>
          <w:sz w:val="20"/>
          <w:szCs w:val="20"/>
        </w:rPr>
        <w:tab/>
        <w:t>U. Wehkamp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-expression of NGF and PD-L1 on tumor-associated immune cells in the microenvironment of Merkel cell carcinoma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4</w:t>
      </w:r>
      <w:r w:rsidRPr="00140574">
        <w:rPr>
          <w:sz w:val="20"/>
          <w:szCs w:val="20"/>
        </w:rPr>
        <w:t>, 1301-130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5.</w:t>
      </w:r>
      <w:r w:rsidRPr="00140574">
        <w:rPr>
          <w:sz w:val="20"/>
          <w:szCs w:val="20"/>
        </w:rPr>
        <w:tab/>
        <w:t xml:space="preserve">P. Wei, M. Jin, X. Zhou, X. Hu, Y. Wang, Programmed death-1 and PD-1 ligand-1 expression in early onset gastric carcinoma and correlation with clinicopathological characteristics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1</w:t>
      </w:r>
      <w:r w:rsidRPr="00140574">
        <w:rPr>
          <w:sz w:val="20"/>
          <w:szCs w:val="20"/>
        </w:rPr>
        <w:t>, 1989-199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6.</w:t>
      </w:r>
      <w:r w:rsidRPr="00140574">
        <w:rPr>
          <w:sz w:val="20"/>
          <w:szCs w:val="20"/>
        </w:rPr>
        <w:tab/>
        <w:t>Z. W. We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e-infiltration based signature as a novel prognostic biomarker in gastrointestinal stromal tumour. </w:t>
      </w:r>
      <w:r w:rsidRPr="00140574">
        <w:rPr>
          <w:i/>
          <w:sz w:val="20"/>
          <w:szCs w:val="20"/>
        </w:rPr>
        <w:t>EBioMedici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7</w:t>
      </w:r>
      <w:r w:rsidRPr="00140574">
        <w:rPr>
          <w:sz w:val="20"/>
          <w:szCs w:val="20"/>
        </w:rPr>
        <w:t>, 102850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7.</w:t>
      </w:r>
      <w:r w:rsidRPr="00140574">
        <w:rPr>
          <w:sz w:val="20"/>
          <w:szCs w:val="20"/>
        </w:rPr>
        <w:tab/>
        <w:t>A. Weissferdt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1 and PD-L1 in thymic epithelial neoplasm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0</w:t>
      </w:r>
      <w:r w:rsidRPr="00140574">
        <w:rPr>
          <w:sz w:val="20"/>
          <w:szCs w:val="20"/>
        </w:rPr>
        <w:t>, 826-83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8.</w:t>
      </w:r>
      <w:r w:rsidRPr="00140574">
        <w:rPr>
          <w:sz w:val="20"/>
          <w:szCs w:val="20"/>
        </w:rPr>
        <w:tab/>
        <w:t>A. Wessely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valuation of PD-L1 Expression and HPV Genotyping in Anal Squamous Cell Carcinoma. </w:t>
      </w:r>
      <w:r w:rsidRPr="00140574">
        <w:rPr>
          <w:i/>
          <w:sz w:val="20"/>
          <w:szCs w:val="20"/>
        </w:rPr>
        <w:t>Cancers (Basel)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 xml:space="preserve">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89.</w:t>
      </w:r>
      <w:r w:rsidRPr="00140574">
        <w:rPr>
          <w:sz w:val="20"/>
          <w:szCs w:val="20"/>
        </w:rPr>
        <w:tab/>
        <w:t>C. W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Immunohistochemical localization of programmed death-1 ligand-1 (PD-L1) in gastric carcinoma and its clinical significance. </w:t>
      </w:r>
      <w:r w:rsidRPr="00140574">
        <w:rPr>
          <w:i/>
          <w:sz w:val="20"/>
          <w:szCs w:val="20"/>
        </w:rPr>
        <w:t>Acta Histochem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8</w:t>
      </w:r>
      <w:r w:rsidRPr="00140574">
        <w:rPr>
          <w:sz w:val="20"/>
          <w:szCs w:val="20"/>
        </w:rPr>
        <w:t>, 19-24 (200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0.</w:t>
      </w:r>
      <w:r w:rsidRPr="00140574">
        <w:rPr>
          <w:sz w:val="20"/>
          <w:szCs w:val="20"/>
        </w:rPr>
        <w:tab/>
        <w:t>H. W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plastic thyroid cancer: outcome and the mutation/expression profiles of potential targets. </w:t>
      </w:r>
      <w:r w:rsidRPr="00140574">
        <w:rPr>
          <w:i/>
          <w:sz w:val="20"/>
          <w:szCs w:val="20"/>
        </w:rPr>
        <w:t>Pathol Oncol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</w:t>
      </w:r>
      <w:r w:rsidRPr="00140574">
        <w:rPr>
          <w:sz w:val="20"/>
          <w:szCs w:val="20"/>
        </w:rPr>
        <w:t>, 695-70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1.</w:t>
      </w:r>
      <w:r w:rsidRPr="00140574">
        <w:rPr>
          <w:sz w:val="20"/>
          <w:szCs w:val="20"/>
        </w:rPr>
        <w:tab/>
        <w:t>S. W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significance of programmed cell death ligand 1 expression in resected lung adeno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16421-1642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492.</w:t>
      </w:r>
      <w:r w:rsidRPr="00140574">
        <w:rPr>
          <w:sz w:val="20"/>
          <w:szCs w:val="20"/>
        </w:rPr>
        <w:tab/>
        <w:t>Z. W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Adenosine Receptor 2 (A2aR) and Programmed Cell Death Ligand 1 (PD-L1) Expression in Colorectal Cancer. </w:t>
      </w:r>
      <w:r w:rsidRPr="00140574">
        <w:rPr>
          <w:i/>
          <w:sz w:val="20"/>
          <w:szCs w:val="20"/>
        </w:rPr>
        <w:t>Biomed Res In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19</w:t>
      </w:r>
      <w:r w:rsidRPr="00140574">
        <w:rPr>
          <w:sz w:val="20"/>
          <w:szCs w:val="20"/>
        </w:rPr>
        <w:t>, 801462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3.</w:t>
      </w:r>
      <w:r w:rsidRPr="00140574">
        <w:rPr>
          <w:sz w:val="20"/>
          <w:szCs w:val="20"/>
        </w:rPr>
        <w:tab/>
        <w:t>L. Xerr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1 is a marker of angioimmunoblastic T-cell lymphoma and B-cell small lymphocytic lymphoma/chronic lymphocytic leukemia. </w:t>
      </w:r>
      <w:r w:rsidRPr="00140574">
        <w:rPr>
          <w:i/>
          <w:sz w:val="20"/>
          <w:szCs w:val="20"/>
        </w:rPr>
        <w:t>Hum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9</w:t>
      </w:r>
      <w:r w:rsidRPr="00140574">
        <w:rPr>
          <w:sz w:val="20"/>
          <w:szCs w:val="20"/>
        </w:rPr>
        <w:t>, 1050-1058 (200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4.</w:t>
      </w:r>
      <w:r w:rsidRPr="00140574">
        <w:rPr>
          <w:sz w:val="20"/>
          <w:szCs w:val="20"/>
        </w:rPr>
        <w:tab/>
        <w:t>W. J. Xi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Prognostic Value of Programmed Death-Ligand 1 in a Chinese Cohort With Clear Cell Renal Cell Carcinoma. </w:t>
      </w:r>
      <w:r w:rsidRPr="00140574">
        <w:rPr>
          <w:i/>
          <w:sz w:val="20"/>
          <w:szCs w:val="20"/>
        </w:rPr>
        <w:t>Front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87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5.</w:t>
      </w:r>
      <w:r w:rsidRPr="00140574">
        <w:rPr>
          <w:sz w:val="20"/>
          <w:szCs w:val="20"/>
        </w:rPr>
        <w:tab/>
        <w:t>Q. K. Xi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as an indicator of pre-existing adaptive immune responses in human hepatocellular carcinoma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</w:t>
      </w:r>
      <w:r w:rsidRPr="00140574">
        <w:rPr>
          <w:sz w:val="20"/>
          <w:szCs w:val="20"/>
        </w:rPr>
        <w:t>, e1181252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6.</w:t>
      </w:r>
      <w:r w:rsidRPr="00140574">
        <w:rPr>
          <w:sz w:val="20"/>
          <w:szCs w:val="20"/>
        </w:rPr>
        <w:tab/>
        <w:t>X. Xi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nalysis of PD1, PDL1, PDL2 expression and T cells infiltration in 1014 gastric cancer patients. </w:t>
      </w:r>
      <w:r w:rsidRPr="00140574">
        <w:rPr>
          <w:i/>
          <w:sz w:val="20"/>
          <w:szCs w:val="20"/>
        </w:rPr>
        <w:t>Oncoimmun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e135614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7.</w:t>
      </w:r>
      <w:r w:rsidRPr="00140574">
        <w:rPr>
          <w:sz w:val="20"/>
          <w:szCs w:val="20"/>
        </w:rPr>
        <w:tab/>
        <w:t>H. X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formance Assessment of PD-L1 Expression Between Primary Tumour and Nodal Metastases in Non-Small-Cell Lung Cancer. </w:t>
      </w:r>
      <w:r w:rsidRPr="00140574">
        <w:rPr>
          <w:i/>
          <w:sz w:val="20"/>
          <w:szCs w:val="20"/>
        </w:rPr>
        <w:t>Onco Target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11541-11547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8.</w:t>
      </w:r>
      <w:r w:rsidRPr="00140574">
        <w:rPr>
          <w:sz w:val="20"/>
          <w:szCs w:val="20"/>
        </w:rPr>
        <w:tab/>
        <w:t>J. Y. X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he Importance of a Conjoint Analysis of Tumor-Associated Macrophages and Immune Checkpoints in Pancreatic Cancer. </w:t>
      </w:r>
      <w:r w:rsidRPr="00140574">
        <w:rPr>
          <w:i/>
          <w:sz w:val="20"/>
          <w:szCs w:val="20"/>
        </w:rPr>
        <w:t>Pancrea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8</w:t>
      </w:r>
      <w:r w:rsidRPr="00140574">
        <w:rPr>
          <w:sz w:val="20"/>
          <w:szCs w:val="20"/>
        </w:rPr>
        <w:t>, 904-91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499.</w:t>
      </w:r>
      <w:r w:rsidRPr="00140574">
        <w:rPr>
          <w:sz w:val="20"/>
          <w:szCs w:val="20"/>
        </w:rPr>
        <w:tab/>
        <w:t>C. Xu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in ovarian cancer and its synergistic antitumor effect with PARP inhibitor. </w:t>
      </w:r>
      <w:r w:rsidRPr="00140574">
        <w:rPr>
          <w:i/>
          <w:sz w:val="20"/>
          <w:szCs w:val="20"/>
        </w:rPr>
        <w:t>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57</w:t>
      </w:r>
      <w:r w:rsidRPr="00140574">
        <w:rPr>
          <w:sz w:val="20"/>
          <w:szCs w:val="20"/>
        </w:rPr>
        <w:t>, 222-23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0.</w:t>
      </w:r>
      <w:r w:rsidRPr="00140574">
        <w:rPr>
          <w:sz w:val="20"/>
          <w:szCs w:val="20"/>
        </w:rPr>
        <w:tab/>
        <w:t xml:space="preserve">T. Xue, W. G. Wang, X. Y. Zhou, X. Q. Li, EBV-positive diffuse large B-cell lymphoma features PD-L1 protein but not mRNA overexpression. </w:t>
      </w:r>
      <w:r w:rsidRPr="00140574">
        <w:rPr>
          <w:i/>
          <w:sz w:val="20"/>
          <w:szCs w:val="20"/>
        </w:rPr>
        <w:t>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0</w:t>
      </w:r>
      <w:r w:rsidRPr="00140574">
        <w:rPr>
          <w:sz w:val="20"/>
          <w:szCs w:val="20"/>
        </w:rPr>
        <w:t>, 725-72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1.</w:t>
      </w:r>
      <w:r w:rsidRPr="00140574">
        <w:rPr>
          <w:sz w:val="20"/>
          <w:szCs w:val="20"/>
        </w:rPr>
        <w:tab/>
        <w:t xml:space="preserve">S. Yamaki, H. Yanagimoto, K. Tsuta, H. Ryota, M. Kon, PD-L1 expression in pancreatic ductal adenocarcinoma is a poor prognostic factor in patients with high CD8(+) tumor-infiltrating lymphocytes: highly sensitive detection using phosphor-integrated dot staining. </w:t>
      </w:r>
      <w:r w:rsidRPr="00140574">
        <w:rPr>
          <w:i/>
          <w:sz w:val="20"/>
          <w:szCs w:val="20"/>
        </w:rPr>
        <w:t>Int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2</w:t>
      </w:r>
      <w:r w:rsidRPr="00140574">
        <w:rPr>
          <w:sz w:val="20"/>
          <w:szCs w:val="20"/>
        </w:rPr>
        <w:t>, 726-733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2.</w:t>
      </w:r>
      <w:r w:rsidRPr="00140574">
        <w:rPr>
          <w:sz w:val="20"/>
          <w:szCs w:val="20"/>
        </w:rPr>
        <w:tab/>
        <w:t>H. Yamashi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Relationship between Microsatellite Instability, Immune Cells Infiltration, and Expression of Immune Checkpoint Molecules in Ovarian Carcinoma: Immunotherapeutic Strategies for the Future. </w:t>
      </w:r>
      <w:r w:rsidRPr="00140574">
        <w:rPr>
          <w:i/>
          <w:sz w:val="20"/>
          <w:szCs w:val="20"/>
        </w:rPr>
        <w:t>Int J Mol Sci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 xml:space="preserve">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3.</w:t>
      </w:r>
      <w:r w:rsidRPr="00140574">
        <w:rPr>
          <w:sz w:val="20"/>
          <w:szCs w:val="20"/>
        </w:rPr>
        <w:tab/>
        <w:t>H. Yamashi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Microsatellite instability is a biomarker for immune checkpoint inhibitors in endometrial cancer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5652-566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4.</w:t>
      </w:r>
      <w:r w:rsidRPr="00140574">
        <w:rPr>
          <w:sz w:val="20"/>
          <w:szCs w:val="20"/>
        </w:rPr>
        <w:tab/>
        <w:t>K. Yamashit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s of the combined positive score and the tumor proportion score for programmed death ligand-1 expression by double immunohistochemical staining in patients with advanced gastric cancer. </w:t>
      </w:r>
      <w:r w:rsidRPr="00140574">
        <w:rPr>
          <w:i/>
          <w:sz w:val="20"/>
          <w:szCs w:val="20"/>
        </w:rPr>
        <w:t>Gastri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3</w:t>
      </w:r>
      <w:r w:rsidRPr="00140574">
        <w:rPr>
          <w:sz w:val="20"/>
          <w:szCs w:val="20"/>
        </w:rPr>
        <w:t>, 95-104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5.</w:t>
      </w:r>
      <w:r w:rsidRPr="00140574">
        <w:rPr>
          <w:sz w:val="20"/>
          <w:szCs w:val="20"/>
        </w:rPr>
        <w:tab/>
        <w:t xml:space="preserve">C. Y. Yang, M. W. Lin, Y. L. Chang, C. T. Wu, Globo H expression is associated with driver mutations and PD-L1 expressions in stage I non-small cell lung cancer. </w:t>
      </w:r>
      <w:r w:rsidRPr="00140574">
        <w:rPr>
          <w:i/>
          <w:sz w:val="20"/>
          <w:szCs w:val="20"/>
        </w:rPr>
        <w:t>Cancer Biomark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1</w:t>
      </w:r>
      <w:r w:rsidRPr="00140574">
        <w:rPr>
          <w:sz w:val="20"/>
          <w:szCs w:val="20"/>
        </w:rPr>
        <w:t>, 211-22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6.</w:t>
      </w:r>
      <w:r w:rsidRPr="00140574">
        <w:rPr>
          <w:sz w:val="20"/>
          <w:szCs w:val="20"/>
        </w:rPr>
        <w:tab/>
        <w:t xml:space="preserve">C. Y. Yang, M. W. Lin, Y. L. Chang, C. T. Wu, P. C. Yang, Programmed cell death-ligand 1 expression in surgically resected stage I pulmonary adenocarcinoma and its correlation with driver mutations and clinical outcomes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0</w:t>
      </w:r>
      <w:r w:rsidRPr="00140574">
        <w:rPr>
          <w:sz w:val="20"/>
          <w:szCs w:val="20"/>
        </w:rPr>
        <w:t>, 1361-1369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7.</w:t>
      </w:r>
      <w:r w:rsidRPr="00140574">
        <w:rPr>
          <w:sz w:val="20"/>
          <w:szCs w:val="20"/>
        </w:rPr>
        <w:tab/>
        <w:t xml:space="preserve">C. Y. Yang, M. W. Lin, Y. L. Chang, C. T. Wu, P. C. Yang, Programmed cell death-ligand 1 expression is associated with a favourable immune microenvironment and better overall survival in stage I pulmonary squamous cell carcinoma. </w:t>
      </w:r>
      <w:r w:rsidRPr="00140574">
        <w:rPr>
          <w:i/>
          <w:sz w:val="20"/>
          <w:szCs w:val="20"/>
        </w:rPr>
        <w:t>Eur J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57</w:t>
      </w:r>
      <w:r w:rsidRPr="00140574">
        <w:rPr>
          <w:sz w:val="20"/>
          <w:szCs w:val="20"/>
        </w:rPr>
        <w:t>, 91-103 (2016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8.</w:t>
      </w:r>
      <w:r w:rsidRPr="00140574">
        <w:rPr>
          <w:sz w:val="20"/>
          <w:szCs w:val="20"/>
        </w:rPr>
        <w:tab/>
        <w:t>X. Y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/PD-L2 is associated with high proliferation index of Ki-67 but not with TP53 overexpression in chondrosarcoma. </w:t>
      </w:r>
      <w:r w:rsidRPr="00140574">
        <w:rPr>
          <w:i/>
          <w:sz w:val="20"/>
          <w:szCs w:val="20"/>
        </w:rPr>
        <w:t>Int J Biol Marker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3</w:t>
      </w:r>
      <w:r w:rsidRPr="00140574">
        <w:rPr>
          <w:sz w:val="20"/>
          <w:szCs w:val="20"/>
        </w:rPr>
        <w:t>, 507-51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09.</w:t>
      </w:r>
      <w:r w:rsidRPr="00140574">
        <w:rPr>
          <w:sz w:val="20"/>
          <w:szCs w:val="20"/>
        </w:rPr>
        <w:tab/>
        <w:t>E. L. Yanik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ssociation of HIV Status With Local Immune Response to Anal Squamous Cell Carcinoma: Implications for Immunotherapy. </w:t>
      </w:r>
      <w:r w:rsidRPr="00140574">
        <w:rPr>
          <w:i/>
          <w:sz w:val="20"/>
          <w:szCs w:val="20"/>
        </w:rPr>
        <w:t>JAMA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</w:t>
      </w:r>
      <w:r w:rsidRPr="00140574">
        <w:rPr>
          <w:sz w:val="20"/>
          <w:szCs w:val="20"/>
        </w:rPr>
        <w:t>, 974-978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510.</w:t>
      </w:r>
      <w:r w:rsidRPr="00140574">
        <w:rPr>
          <w:sz w:val="20"/>
          <w:szCs w:val="20"/>
        </w:rPr>
        <w:tab/>
        <w:t>L. Ye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 expression in non-small cell lung cancer in a Western Australian population and correlation with clinicopathologic feature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2</w:t>
      </w:r>
      <w:r w:rsidRPr="00140574">
        <w:rPr>
          <w:sz w:val="20"/>
          <w:szCs w:val="20"/>
        </w:rPr>
        <w:t>, 524-53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1.</w:t>
      </w:r>
      <w:r w:rsidRPr="00140574">
        <w:rPr>
          <w:sz w:val="20"/>
          <w:szCs w:val="20"/>
        </w:rPr>
        <w:tab/>
        <w:t>J. Yeo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is an unfavourable prognostic indicator in Asian renal cell carcinomas. </w:t>
      </w:r>
      <w:r w:rsidRPr="00140574">
        <w:rPr>
          <w:i/>
          <w:sz w:val="20"/>
          <w:szCs w:val="20"/>
        </w:rPr>
        <w:t>J Cli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3</w:t>
      </w:r>
      <w:r w:rsidRPr="00140574">
        <w:rPr>
          <w:sz w:val="20"/>
          <w:szCs w:val="20"/>
        </w:rPr>
        <w:t>, 463-469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2.</w:t>
      </w:r>
      <w:r w:rsidRPr="00140574">
        <w:rPr>
          <w:sz w:val="20"/>
          <w:szCs w:val="20"/>
        </w:rPr>
        <w:tab/>
        <w:t>S. H. Yo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value of the association between MHC class I downregulation and PD-L1 upregulation in head and neck squamous cell carcinoma patients. </w:t>
      </w:r>
      <w:r w:rsidRPr="00140574">
        <w:rPr>
          <w:i/>
          <w:sz w:val="20"/>
          <w:szCs w:val="20"/>
        </w:rPr>
        <w:t>Sci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9</w:t>
      </w:r>
      <w:r w:rsidRPr="00140574">
        <w:rPr>
          <w:sz w:val="20"/>
          <w:szCs w:val="20"/>
        </w:rPr>
        <w:t>, 768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3.</w:t>
      </w:r>
      <w:r w:rsidRPr="00140574">
        <w:rPr>
          <w:sz w:val="20"/>
          <w:szCs w:val="20"/>
        </w:rPr>
        <w:tab/>
        <w:t>A. Yoshimur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mparing three different anti-PD-L1 antibodies for immunohistochemical evaluation of small cell lung cancer. </w:t>
      </w:r>
      <w:r w:rsidRPr="00140574">
        <w:rPr>
          <w:i/>
          <w:sz w:val="20"/>
          <w:szCs w:val="20"/>
        </w:rPr>
        <w:t>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7</w:t>
      </w:r>
      <w:r w:rsidRPr="00140574">
        <w:rPr>
          <w:sz w:val="20"/>
          <w:szCs w:val="20"/>
        </w:rPr>
        <w:t>, 108-11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4.</w:t>
      </w:r>
      <w:r w:rsidRPr="00140574">
        <w:rPr>
          <w:sz w:val="20"/>
          <w:szCs w:val="20"/>
        </w:rPr>
        <w:tab/>
        <w:t>F. Y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-1, tumor infiltrating lymphocytes and HLA expression in Chinese extrahepatic cholangiocarcinoma patients: Possible immunotherapy implications. </w:t>
      </w:r>
      <w:r w:rsidRPr="00140574">
        <w:rPr>
          <w:i/>
          <w:sz w:val="20"/>
          <w:szCs w:val="20"/>
        </w:rPr>
        <w:t>Biosci Trend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3</w:t>
      </w:r>
      <w:r w:rsidRPr="00140574">
        <w:rPr>
          <w:sz w:val="20"/>
          <w:szCs w:val="20"/>
        </w:rPr>
        <w:t>, 58-6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5.</w:t>
      </w:r>
      <w:r w:rsidRPr="00140574">
        <w:rPr>
          <w:sz w:val="20"/>
          <w:szCs w:val="20"/>
        </w:rPr>
        <w:tab/>
        <w:t>H. Y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Expression by Two Complementary Diagnostic Assays and mRNA In Situ Hybridization in Small Cell Lung Cancer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110-12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6.</w:t>
      </w:r>
      <w:r w:rsidRPr="00140574">
        <w:rPr>
          <w:sz w:val="20"/>
          <w:szCs w:val="20"/>
        </w:rPr>
        <w:tab/>
        <w:t>H. Y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rrelation of PD-L1 Expression with Tumor Mutation Burden and Gene Signatures for Prognosis in Early-Stage Squamous Cell Lung Carcin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25-3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7.</w:t>
      </w:r>
      <w:r w:rsidRPr="00140574">
        <w:rPr>
          <w:sz w:val="20"/>
          <w:szCs w:val="20"/>
        </w:rPr>
        <w:tab/>
        <w:t>K. Yugawa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impact of tumor microvessels in intrahepatic cholangiocarcinoma: association with tumor-infiltrating lymphocytes. </w:t>
      </w:r>
      <w:r w:rsidRPr="00140574">
        <w:rPr>
          <w:i/>
          <w:sz w:val="20"/>
          <w:szCs w:val="20"/>
        </w:rPr>
        <w:t>Mod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4</w:t>
      </w:r>
      <w:r w:rsidRPr="00140574">
        <w:rPr>
          <w:sz w:val="20"/>
          <w:szCs w:val="20"/>
        </w:rPr>
        <w:t>, 798-807 (2021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8.</w:t>
      </w:r>
      <w:r w:rsidRPr="00140574">
        <w:rPr>
          <w:sz w:val="20"/>
          <w:szCs w:val="20"/>
        </w:rPr>
        <w:tab/>
        <w:t>M. Zajac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oncordance among four commercially available, validated programmed cell death ligand-1 assays in urothelial carcinoma. </w:t>
      </w:r>
      <w:r w:rsidRPr="00140574">
        <w:rPr>
          <w:i/>
          <w:sz w:val="20"/>
          <w:szCs w:val="20"/>
        </w:rPr>
        <w:t>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99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19.</w:t>
      </w:r>
      <w:r w:rsidRPr="00140574">
        <w:rPr>
          <w:sz w:val="20"/>
          <w:szCs w:val="20"/>
        </w:rPr>
        <w:tab/>
        <w:t>B. Zaric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1 and PD-L1 Protein Expression Predict Survival in Completely Resected Lung Adenocarcinoma. </w:t>
      </w:r>
      <w:r w:rsidRPr="00140574">
        <w:rPr>
          <w:i/>
          <w:sz w:val="20"/>
          <w:szCs w:val="20"/>
        </w:rPr>
        <w:t>Clin Lung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e957-e96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0.</w:t>
      </w:r>
      <w:r w:rsidRPr="00140574">
        <w:rPr>
          <w:sz w:val="20"/>
          <w:szCs w:val="20"/>
        </w:rPr>
        <w:tab/>
        <w:t>Y. Z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ositive correlation between programmed death ligand-1 and p53 in triple-negative breast cancer. </w:t>
      </w:r>
      <w:r w:rsidRPr="00140574">
        <w:rPr>
          <w:i/>
          <w:sz w:val="20"/>
          <w:szCs w:val="20"/>
        </w:rPr>
        <w:t>Onco Target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7193-720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1.</w:t>
      </w:r>
      <w:r w:rsidRPr="00140574">
        <w:rPr>
          <w:sz w:val="20"/>
          <w:szCs w:val="20"/>
        </w:rPr>
        <w:tab/>
        <w:t>Q. Zhai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Tumor stromal type is associated with stromal PD-L1 expression and predicts outcomes in breast cancer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e0223325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2.</w:t>
      </w:r>
      <w:r w:rsidRPr="00140574">
        <w:rPr>
          <w:sz w:val="20"/>
          <w:szCs w:val="20"/>
        </w:rPr>
        <w:tab/>
        <w:t>B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PD-L1 expression on tumor cells and tumor-infiltrating mononuclear cells in upper tract urothelial carcinoma. </w:t>
      </w:r>
      <w:r w:rsidRPr="00140574">
        <w:rPr>
          <w:i/>
          <w:sz w:val="20"/>
          <w:szCs w:val="20"/>
        </w:rPr>
        <w:t>Med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34</w:t>
      </w:r>
      <w:r w:rsidRPr="00140574">
        <w:rPr>
          <w:sz w:val="20"/>
          <w:szCs w:val="20"/>
        </w:rPr>
        <w:t>, 94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3.</w:t>
      </w:r>
      <w:r w:rsidRPr="00140574">
        <w:rPr>
          <w:sz w:val="20"/>
          <w:szCs w:val="20"/>
        </w:rPr>
        <w:tab/>
        <w:t>C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Genomic Landscape and Immune Microenvironment Features of Preinvasive and Early Invasive Lung Adenocarcinoma. </w:t>
      </w:r>
      <w:r w:rsidRPr="00140574">
        <w:rPr>
          <w:i/>
          <w:sz w:val="20"/>
          <w:szCs w:val="20"/>
        </w:rPr>
        <w:t>J Thorac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</w:t>
      </w:r>
      <w:r w:rsidRPr="00140574">
        <w:rPr>
          <w:sz w:val="20"/>
          <w:szCs w:val="20"/>
        </w:rPr>
        <w:t>, 1912-1923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4.</w:t>
      </w:r>
      <w:r w:rsidRPr="00140574">
        <w:rPr>
          <w:sz w:val="20"/>
          <w:szCs w:val="20"/>
        </w:rPr>
        <w:tab/>
        <w:t>L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cell death ligand 1 (PD-L1) expression on gastric cancer and its relationship with clinicopathologic factors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11084-11091 (2015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5.</w:t>
      </w:r>
      <w:r w:rsidRPr="00140574">
        <w:rPr>
          <w:sz w:val="20"/>
          <w:szCs w:val="20"/>
        </w:rPr>
        <w:tab/>
        <w:t xml:space="preserve">L. Zhang, X. I. Wang, J. Ding, Q. Sun, S. Zhang, The predictive and prognostic value of Foxp3+/CD25+ regulatory T cells and PD-L1 expression in triple negative breast cancer. </w:t>
      </w:r>
      <w:r w:rsidRPr="00140574">
        <w:rPr>
          <w:i/>
          <w:sz w:val="20"/>
          <w:szCs w:val="20"/>
        </w:rPr>
        <w:t>Ann Diagn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40</w:t>
      </w:r>
      <w:r w:rsidRPr="00140574">
        <w:rPr>
          <w:sz w:val="20"/>
          <w:szCs w:val="20"/>
        </w:rPr>
        <w:t>, 143-151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6.</w:t>
      </w:r>
      <w:r w:rsidRPr="00140574">
        <w:rPr>
          <w:sz w:val="20"/>
          <w:szCs w:val="20"/>
        </w:rPr>
        <w:tab/>
        <w:t>M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nostic significance of PD-L1 expression and (18)F-FDG PET/CT in surgical pulmonary squamous cell carcinoma. </w:t>
      </w:r>
      <w:r w:rsidRPr="00140574">
        <w:rPr>
          <w:i/>
          <w:sz w:val="20"/>
          <w:szCs w:val="20"/>
        </w:rPr>
        <w:t>Oncotarge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>, 51630-5164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7.</w:t>
      </w:r>
      <w:r w:rsidRPr="00140574">
        <w:rPr>
          <w:sz w:val="20"/>
          <w:szCs w:val="20"/>
        </w:rPr>
        <w:tab/>
        <w:t>S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D-L1 and CD4 are independent prognostic factors for overall survival in endometrial carcinomas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127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8.</w:t>
      </w:r>
      <w:r w:rsidRPr="00140574">
        <w:rPr>
          <w:sz w:val="20"/>
          <w:szCs w:val="20"/>
        </w:rPr>
        <w:tab/>
        <w:t>X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ifferential expressions of PD-1, PD-L1 and PD-L2 between primary and metastatic sites in renal cell carcinoma. </w:t>
      </w:r>
      <w:r w:rsidRPr="00140574">
        <w:rPr>
          <w:i/>
          <w:sz w:val="20"/>
          <w:szCs w:val="20"/>
        </w:rPr>
        <w:t>BMC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9</w:t>
      </w:r>
      <w:r w:rsidRPr="00140574">
        <w:rPr>
          <w:sz w:val="20"/>
          <w:szCs w:val="20"/>
        </w:rPr>
        <w:t>, 360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29.</w:t>
      </w:r>
      <w:r w:rsidRPr="00140574">
        <w:rPr>
          <w:sz w:val="20"/>
          <w:szCs w:val="20"/>
        </w:rPr>
        <w:tab/>
        <w:t>X. B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Decreased expression of hepatic cytochrome P450 1A2 (CYP1A2) in a chronic intermittent hypoxia mouse model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825-834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lastRenderedPageBreak/>
        <w:t>530.</w:t>
      </w:r>
      <w:r w:rsidRPr="00140574">
        <w:rPr>
          <w:sz w:val="20"/>
          <w:szCs w:val="20"/>
        </w:rPr>
        <w:tab/>
        <w:t>Y. Zha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tein expression of programmed death 1 ligand 1 and ligand 2 independently predict poor prognosis in surgically resected lung adenocarcinoma. </w:t>
      </w:r>
      <w:r w:rsidRPr="00140574">
        <w:rPr>
          <w:i/>
          <w:sz w:val="20"/>
          <w:szCs w:val="20"/>
        </w:rPr>
        <w:t>Onco Targets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</w:t>
      </w:r>
      <w:r w:rsidRPr="00140574">
        <w:rPr>
          <w:sz w:val="20"/>
          <w:szCs w:val="20"/>
        </w:rPr>
        <w:t>, 567-573 (2014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1.</w:t>
      </w:r>
      <w:r w:rsidRPr="00140574">
        <w:rPr>
          <w:sz w:val="20"/>
          <w:szCs w:val="20"/>
        </w:rPr>
        <w:tab/>
        <w:t>J. Zh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valuation of PD-L1, tumor-infiltrating lymphocytes, and CD8+ and FOXP3+ immune cells in HER2-positive breast cancer treated with neoadjuvant therapies. </w:t>
      </w:r>
      <w:r w:rsidRPr="00140574">
        <w:rPr>
          <w:i/>
          <w:sz w:val="20"/>
          <w:szCs w:val="20"/>
        </w:rPr>
        <w:t>Breast Cancer Res Trea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3</w:t>
      </w:r>
      <w:r w:rsidRPr="00140574">
        <w:rPr>
          <w:sz w:val="20"/>
          <w:szCs w:val="20"/>
        </w:rPr>
        <w:t>, 599-606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2.</w:t>
      </w:r>
      <w:r w:rsidRPr="00140574">
        <w:rPr>
          <w:sz w:val="20"/>
          <w:szCs w:val="20"/>
        </w:rPr>
        <w:tab/>
        <w:t>J. J. Zh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Orchestration of immune checkpoints in tumor immune contexture and their prognostic significance in esophageal squamous cell carcinoma. </w:t>
      </w:r>
      <w:r w:rsidRPr="00140574">
        <w:rPr>
          <w:i/>
          <w:sz w:val="20"/>
          <w:szCs w:val="20"/>
        </w:rPr>
        <w:t>Cancer Mana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6457-6468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3.</w:t>
      </w:r>
      <w:r w:rsidRPr="00140574">
        <w:rPr>
          <w:sz w:val="20"/>
          <w:szCs w:val="20"/>
        </w:rPr>
        <w:tab/>
        <w:t>M. Zh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Aberrant status and clinicopathologic characteristic associations of 11 target genes in 1,321 Chinese patients with lung adenocarcinoma. </w:t>
      </w:r>
      <w:r w:rsidRPr="00140574">
        <w:rPr>
          <w:i/>
          <w:sz w:val="20"/>
          <w:szCs w:val="20"/>
        </w:rPr>
        <w:t>J Thorac Di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398-407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4.</w:t>
      </w:r>
      <w:r w:rsidRPr="00140574">
        <w:rPr>
          <w:sz w:val="20"/>
          <w:szCs w:val="20"/>
        </w:rPr>
        <w:tab/>
        <w:t>Y. J. Zhao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-ligand 1 expression correlates with diminished CD8+ T cell infiltration and predicts poor prognosis in anal squamous cell carcinoma patients. </w:t>
      </w:r>
      <w:r w:rsidRPr="00140574">
        <w:rPr>
          <w:i/>
          <w:sz w:val="20"/>
          <w:szCs w:val="20"/>
        </w:rPr>
        <w:t>Cancer Mana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-11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5.</w:t>
      </w:r>
      <w:r w:rsidRPr="00140574">
        <w:rPr>
          <w:sz w:val="20"/>
          <w:szCs w:val="20"/>
        </w:rPr>
        <w:tab/>
        <w:t>B. Zheng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in mononuclear cells, multinucleated cells, and foam cells in tenosynovial giant cell tumors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876-88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6.</w:t>
      </w:r>
      <w:r w:rsidRPr="00140574">
        <w:rPr>
          <w:sz w:val="20"/>
          <w:szCs w:val="20"/>
        </w:rPr>
        <w:tab/>
        <w:t>C. Zho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and clinical significance of PD-L1 and c-Myc in non-small cell lung cancer. </w:t>
      </w:r>
      <w:r w:rsidRPr="00140574">
        <w:rPr>
          <w:i/>
          <w:sz w:val="20"/>
          <w:szCs w:val="20"/>
        </w:rPr>
        <w:t>J Cancer Res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45</w:t>
      </w:r>
      <w:r w:rsidRPr="00140574">
        <w:rPr>
          <w:sz w:val="20"/>
          <w:szCs w:val="20"/>
        </w:rPr>
        <w:t>, 2663-2674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7.</w:t>
      </w:r>
      <w:r w:rsidRPr="00140574">
        <w:rPr>
          <w:sz w:val="20"/>
          <w:szCs w:val="20"/>
        </w:rPr>
        <w:tab/>
        <w:t xml:space="preserve">F. Zhou, X. Wang, F. Liu, Q. Meng, Y. Yu, FAM83A drives PD-L1 expression via ERK signaling and FAM83A/PD-L1 co-expression correlates with poor prognosis in lung adenocarcinoma. </w:t>
      </w:r>
      <w:r w:rsidRPr="00140574">
        <w:rPr>
          <w:i/>
          <w:sz w:val="20"/>
          <w:szCs w:val="20"/>
        </w:rPr>
        <w:t>Int J Clin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5</w:t>
      </w:r>
      <w:r w:rsidRPr="00140574">
        <w:rPr>
          <w:sz w:val="20"/>
          <w:szCs w:val="20"/>
        </w:rPr>
        <w:t>, 1612-1623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8.</w:t>
      </w:r>
      <w:r w:rsidRPr="00140574">
        <w:rPr>
          <w:sz w:val="20"/>
          <w:szCs w:val="20"/>
        </w:rPr>
        <w:tab/>
        <w:t>P. Zho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in bladder rhabdomyosarcoma and its association with clinicopathological features. </w:t>
      </w:r>
      <w:r w:rsidRPr="00140574">
        <w:rPr>
          <w:i/>
          <w:sz w:val="20"/>
          <w:szCs w:val="20"/>
        </w:rPr>
        <w:t>Int J Clin Exp Path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10565-10570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39.</w:t>
      </w:r>
      <w:r w:rsidRPr="00140574">
        <w:rPr>
          <w:sz w:val="20"/>
          <w:szCs w:val="20"/>
        </w:rPr>
        <w:tab/>
        <w:t>Q. Zho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THRC1 and PD1/PDL1 expression predicts tumor recurrence in prostate cancer. </w:t>
      </w:r>
      <w:r w:rsidRPr="00140574">
        <w:rPr>
          <w:i/>
          <w:sz w:val="20"/>
          <w:szCs w:val="20"/>
        </w:rPr>
        <w:t>Mol Med Rep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4244-425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0.</w:t>
      </w:r>
      <w:r w:rsidRPr="00140574">
        <w:rPr>
          <w:sz w:val="20"/>
          <w:szCs w:val="20"/>
        </w:rPr>
        <w:tab/>
        <w:t>Q. H. Zho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HHLA2 and PD-L1 co-expression predicts poor prognosis in patients with clear cell renal cell carcinoma. </w:t>
      </w:r>
      <w:r w:rsidRPr="00140574">
        <w:rPr>
          <w:i/>
          <w:sz w:val="20"/>
          <w:szCs w:val="20"/>
        </w:rPr>
        <w:t>J Immunother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8</w:t>
      </w:r>
      <w:r w:rsidRPr="00140574">
        <w:rPr>
          <w:sz w:val="20"/>
          <w:szCs w:val="20"/>
        </w:rPr>
        <w:t xml:space="preserve"> (2020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1.</w:t>
      </w:r>
      <w:r w:rsidRPr="00140574">
        <w:rPr>
          <w:sz w:val="20"/>
          <w:szCs w:val="20"/>
        </w:rPr>
        <w:tab/>
        <w:t>D. Z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rogrammed cell death-ligand 1 in primary testicular diffuse large B cell lymphoma: A retrospective study. </w:t>
      </w:r>
      <w:r w:rsidRPr="00140574">
        <w:rPr>
          <w:i/>
          <w:sz w:val="20"/>
          <w:szCs w:val="20"/>
        </w:rPr>
        <w:t>Oncol Lett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8</w:t>
      </w:r>
      <w:r w:rsidRPr="00140574">
        <w:rPr>
          <w:sz w:val="20"/>
          <w:szCs w:val="20"/>
        </w:rPr>
        <w:t>, 2670-2676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2.</w:t>
      </w:r>
      <w:r w:rsidRPr="00140574">
        <w:rPr>
          <w:sz w:val="20"/>
          <w:szCs w:val="20"/>
        </w:rPr>
        <w:tab/>
        <w:t xml:space="preserve">J. Zhu, H. Wen, R. Bi, Y. Wu, X. Wu, Prognostic value of programmed death-ligand 1 (PD-L1) expression in ovarian clear cell carcinoma. </w:t>
      </w:r>
      <w:r w:rsidRPr="00140574">
        <w:rPr>
          <w:i/>
          <w:sz w:val="20"/>
          <w:szCs w:val="20"/>
        </w:rPr>
        <w:t>J Gynecol Onc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e77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3.</w:t>
      </w:r>
      <w:r w:rsidRPr="00140574">
        <w:rPr>
          <w:sz w:val="20"/>
          <w:szCs w:val="20"/>
        </w:rPr>
        <w:tab/>
        <w:t>J. Z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linical Significance of Programmed Death Ligand1 and Intra-Tumoral CD8+ T Lymphocytes in Ovarian Carcinosarcoma. </w:t>
      </w:r>
      <w:r w:rsidRPr="00140574">
        <w:rPr>
          <w:i/>
          <w:sz w:val="20"/>
          <w:szCs w:val="20"/>
        </w:rPr>
        <w:t>PLoS One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2</w:t>
      </w:r>
      <w:r w:rsidRPr="00140574">
        <w:rPr>
          <w:sz w:val="20"/>
          <w:szCs w:val="20"/>
        </w:rPr>
        <w:t>, e0170879 (2017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4.</w:t>
      </w:r>
      <w:r w:rsidRPr="00140574">
        <w:rPr>
          <w:sz w:val="20"/>
          <w:szCs w:val="20"/>
        </w:rPr>
        <w:tab/>
        <w:t xml:space="preserve">X. Zhu, H. Yang, J. Lang, Y. Zhang, Ras association domain family protein 1a hypermethylation and PD-L1 expression in ovarian cancer: A retrospective study of 112 cases. </w:t>
      </w:r>
      <w:r w:rsidRPr="00140574">
        <w:rPr>
          <w:i/>
          <w:sz w:val="20"/>
          <w:szCs w:val="20"/>
        </w:rPr>
        <w:t>Eur J Obstet Gynecol Reprod Biol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40</w:t>
      </w:r>
      <w:r w:rsidRPr="00140574">
        <w:rPr>
          <w:sz w:val="20"/>
          <w:szCs w:val="20"/>
        </w:rPr>
        <w:t>, 103-108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5.</w:t>
      </w:r>
      <w:r w:rsidRPr="00140574">
        <w:rPr>
          <w:sz w:val="20"/>
          <w:szCs w:val="20"/>
        </w:rPr>
        <w:tab/>
        <w:t>X. Z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Expression of PD-L1 Attenuates the Positive Impacts of High-level Tumor-infiltrating Lymphocytes on Prognosis of Triple-negative Breast Cancer. </w:t>
      </w:r>
      <w:r w:rsidRPr="00140574">
        <w:rPr>
          <w:i/>
          <w:sz w:val="20"/>
          <w:szCs w:val="20"/>
        </w:rPr>
        <w:t>Cancer Biol Th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0</w:t>
      </w:r>
      <w:r w:rsidRPr="00140574">
        <w:rPr>
          <w:sz w:val="20"/>
          <w:szCs w:val="20"/>
        </w:rPr>
        <w:t>, 1105-1112 (2019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6.</w:t>
      </w:r>
      <w:r w:rsidRPr="00140574">
        <w:rPr>
          <w:sz w:val="20"/>
          <w:szCs w:val="20"/>
        </w:rPr>
        <w:tab/>
        <w:t xml:space="preserve">X. Zhu, L. Zhao, J. Lang, The BRCA1 Methylation and PD-L1 Expression in Sporadic Ovarian Cancer. </w:t>
      </w:r>
      <w:r w:rsidRPr="00140574">
        <w:rPr>
          <w:i/>
          <w:sz w:val="20"/>
          <w:szCs w:val="20"/>
        </w:rPr>
        <w:t>Int J Gynecol Cancer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28</w:t>
      </w:r>
      <w:r w:rsidRPr="00140574">
        <w:rPr>
          <w:sz w:val="20"/>
          <w:szCs w:val="20"/>
        </w:rPr>
        <w:t>, 1514-1519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7.</w:t>
      </w:r>
      <w:r w:rsidRPr="00140574">
        <w:rPr>
          <w:sz w:val="20"/>
          <w:szCs w:val="20"/>
        </w:rPr>
        <w:tab/>
        <w:t>Y. Zhu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Programmed death ligand 1 expression in human intrahepatic cholangiocarcinoma and its association with prognosis and CD8(+) T-cell immune responses. </w:t>
      </w:r>
      <w:r w:rsidRPr="00140574">
        <w:rPr>
          <w:i/>
          <w:sz w:val="20"/>
          <w:szCs w:val="20"/>
        </w:rPr>
        <w:t>Cancer Manag Res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10</w:t>
      </w:r>
      <w:r w:rsidRPr="00140574">
        <w:rPr>
          <w:sz w:val="20"/>
          <w:szCs w:val="20"/>
        </w:rPr>
        <w:t>, 4113-4123 (2018).</w:t>
      </w:r>
    </w:p>
    <w:p w:rsidR="009757FB" w:rsidRPr="00140574" w:rsidRDefault="009757FB" w:rsidP="009757FB">
      <w:pPr>
        <w:pStyle w:val="EndNoteBibliography"/>
        <w:spacing w:after="120"/>
        <w:ind w:left="720" w:hanging="720"/>
        <w:jc w:val="both"/>
        <w:rPr>
          <w:sz w:val="20"/>
          <w:szCs w:val="20"/>
        </w:rPr>
      </w:pPr>
      <w:r w:rsidRPr="00140574">
        <w:rPr>
          <w:sz w:val="20"/>
          <w:szCs w:val="20"/>
        </w:rPr>
        <w:t>548.</w:t>
      </w:r>
      <w:r w:rsidRPr="00140574">
        <w:rPr>
          <w:sz w:val="20"/>
          <w:szCs w:val="20"/>
        </w:rPr>
        <w:tab/>
        <w:t>K. Zwaenepoel</w:t>
      </w:r>
      <w:r w:rsidRPr="00140574">
        <w:rPr>
          <w:i/>
          <w:sz w:val="20"/>
          <w:szCs w:val="20"/>
        </w:rPr>
        <w:t xml:space="preserve"> et al.</w:t>
      </w:r>
      <w:r w:rsidRPr="00140574">
        <w:rPr>
          <w:sz w:val="20"/>
          <w:szCs w:val="20"/>
        </w:rPr>
        <w:t xml:space="preserve">, CD70 and PD-L1 in anaplastic thyroid cancer - promising targets for immunotherapy. </w:t>
      </w:r>
      <w:r w:rsidRPr="00140574">
        <w:rPr>
          <w:i/>
          <w:sz w:val="20"/>
          <w:szCs w:val="20"/>
        </w:rPr>
        <w:t>Histopathology</w:t>
      </w:r>
      <w:r w:rsidRPr="00140574">
        <w:rPr>
          <w:sz w:val="20"/>
          <w:szCs w:val="20"/>
        </w:rPr>
        <w:t xml:space="preserve"> </w:t>
      </w:r>
      <w:r w:rsidRPr="00140574">
        <w:rPr>
          <w:b/>
          <w:sz w:val="20"/>
          <w:szCs w:val="20"/>
        </w:rPr>
        <w:t>71</w:t>
      </w:r>
      <w:r w:rsidRPr="00140574">
        <w:rPr>
          <w:sz w:val="20"/>
          <w:szCs w:val="20"/>
        </w:rPr>
        <w:t>, 357-365 (2017).</w:t>
      </w:r>
      <w:r w:rsidRPr="00140574">
        <w:rPr>
          <w:sz w:val="20"/>
          <w:szCs w:val="20"/>
        </w:rPr>
        <w:fldChar w:fldCharType="end"/>
      </w:r>
    </w:p>
    <w:p w:rsidR="00EB7271" w:rsidRPr="00BF6222" w:rsidRDefault="00C22148" w:rsidP="00E9251B">
      <w:pPr>
        <w:pStyle w:val="EndNoteBibliography"/>
        <w:suppressLineNumbers/>
        <w:adjustRightInd w:val="0"/>
        <w:snapToGrid w:val="0"/>
        <w:spacing w:after="0" w:line="480" w:lineRule="auto"/>
        <w:jc w:val="both"/>
        <w:rPr>
          <w:szCs w:val="24"/>
        </w:rPr>
      </w:pPr>
      <w:bookmarkStart w:id="0" w:name="_GoBack"/>
      <w:r>
        <w:rPr>
          <w:szCs w:val="24"/>
          <w:lang w:eastAsia="zh-CN"/>
        </w:rPr>
        <w:lastRenderedPageBreak/>
        <w:drawing>
          <wp:inline distT="0" distB="0" distL="0" distR="0">
            <wp:extent cx="5943600" cy="536575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1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6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sectPr w:rsidR="00EB7271" w:rsidRPr="00BF6222" w:rsidSect="00A00FDB">
      <w:headerReference w:type="even" r:id="rId10"/>
      <w:headerReference w:type="default" r:id="rId11"/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4B08" w:rsidRDefault="000B4B08" w:rsidP="004E51D2">
      <w:r>
        <w:separator/>
      </w:r>
    </w:p>
  </w:endnote>
  <w:endnote w:type="continuationSeparator" w:id="0">
    <w:p w:rsidR="000B4B08" w:rsidRDefault="000B4B08" w:rsidP="004E51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3448" w:rsidRDefault="00233448" w:rsidP="00981BB1">
    <w:pPr>
      <w:pStyle w:val="a6"/>
      <w:framePr w:wrap="none" w:vAnchor="text" w:hAnchor="margin" w:xAlign="right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end"/>
    </w:r>
  </w:p>
  <w:p w:rsidR="00233448" w:rsidRDefault="00233448" w:rsidP="00597587">
    <w:pPr>
      <w:pStyle w:val="a6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33448" w:rsidRDefault="00233448" w:rsidP="00981BB1">
    <w:pPr>
      <w:pStyle w:val="a6"/>
      <w:framePr w:wrap="none" w:vAnchor="text" w:hAnchor="margin" w:xAlign="right" w:y="1"/>
      <w:rPr>
        <w:rStyle w:val="ab"/>
      </w:rPr>
    </w:pPr>
  </w:p>
  <w:p w:rsidR="00233448" w:rsidRDefault="00233448" w:rsidP="00597587">
    <w:pPr>
      <w:pStyle w:val="a6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4B08" w:rsidRDefault="000B4B08" w:rsidP="004E51D2">
      <w:r>
        <w:separator/>
      </w:r>
    </w:p>
  </w:footnote>
  <w:footnote w:type="continuationSeparator" w:id="0">
    <w:p w:rsidR="000B4B08" w:rsidRDefault="000B4B08" w:rsidP="004E51D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b"/>
      </w:rPr>
      <w:id w:val="-1205487370"/>
      <w:docPartObj>
        <w:docPartGallery w:val="Page Numbers (Top of Page)"/>
        <w:docPartUnique/>
      </w:docPartObj>
    </w:sdtPr>
    <w:sdtEndPr>
      <w:rPr>
        <w:rStyle w:val="ab"/>
      </w:rPr>
    </w:sdtEndPr>
    <w:sdtContent>
      <w:p w:rsidR="00BE4CDF" w:rsidRDefault="00BE4CDF" w:rsidP="00BF6222">
        <w:pPr>
          <w:pStyle w:val="a5"/>
          <w:framePr w:wrap="none" w:vAnchor="text" w:hAnchor="margin" w:xAlign="right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end"/>
        </w:r>
      </w:p>
    </w:sdtContent>
  </w:sdt>
  <w:p w:rsidR="00BE4CDF" w:rsidRDefault="00BE4CDF" w:rsidP="00BE4CDF">
    <w:pPr>
      <w:pStyle w:val="a5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b"/>
      </w:rPr>
      <w:id w:val="1710221970"/>
      <w:docPartObj>
        <w:docPartGallery w:val="Page Numbers (Top of Page)"/>
        <w:docPartUnique/>
      </w:docPartObj>
    </w:sdtPr>
    <w:sdtEndPr>
      <w:rPr>
        <w:rStyle w:val="ab"/>
      </w:rPr>
    </w:sdtEndPr>
    <w:sdtContent>
      <w:p w:rsidR="00BF6222" w:rsidRDefault="00BF6222" w:rsidP="004A208E">
        <w:pPr>
          <w:pStyle w:val="a5"/>
          <w:framePr w:wrap="none" w:vAnchor="text" w:hAnchor="margin" w:xAlign="right" w:y="1"/>
          <w:rPr>
            <w:rStyle w:val="ab"/>
          </w:rPr>
        </w:pPr>
        <w:r>
          <w:rPr>
            <w:rStyle w:val="ab"/>
          </w:rPr>
          <w:fldChar w:fldCharType="begin"/>
        </w:r>
        <w:r>
          <w:rPr>
            <w:rStyle w:val="ab"/>
          </w:rPr>
          <w:instrText xml:space="preserve"> PAGE </w:instrText>
        </w:r>
        <w:r>
          <w:rPr>
            <w:rStyle w:val="ab"/>
          </w:rPr>
          <w:fldChar w:fldCharType="separate"/>
        </w:r>
        <w:r w:rsidR="00C22148">
          <w:rPr>
            <w:rStyle w:val="ab"/>
            <w:noProof/>
          </w:rPr>
          <w:t>32</w:t>
        </w:r>
        <w:r>
          <w:rPr>
            <w:rStyle w:val="ab"/>
          </w:rPr>
          <w:fldChar w:fldCharType="end"/>
        </w:r>
      </w:p>
    </w:sdtContent>
  </w:sdt>
  <w:p w:rsidR="00BE4CDF" w:rsidRDefault="00BE4CDF" w:rsidP="00BE4CDF">
    <w:pPr>
      <w:pStyle w:val="a5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style="width:7.75pt;height:7.75pt" o:bullet="t">
        <v:imagedata r:id="rId1" o:title="Word Work File L_1107261850"/>
      </v:shape>
    </w:pict>
  </w:numPicBullet>
  <w:numPicBullet w:numPicBulletId="1">
    <w:pict>
      <v:shape id="_x0000_i1029" type="#_x0000_t75" style="width:7.75pt;height:7.75pt" o:bullet="t">
        <v:imagedata r:id="rId2" o:title="Word Work File L_1107261850"/>
      </v:shape>
    </w:pict>
  </w:numPicBullet>
  <w:abstractNum w:abstractNumId="0">
    <w:nsid w:val="01AE2A1D"/>
    <w:multiLevelType w:val="hybridMultilevel"/>
    <w:tmpl w:val="55B443E4"/>
    <w:lvl w:ilvl="0" w:tplc="F05A558C"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2A4AC0"/>
    <w:multiLevelType w:val="hybridMultilevel"/>
    <w:tmpl w:val="AC7EFE06"/>
    <w:lvl w:ilvl="0" w:tplc="D7881B1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0D04FE3"/>
    <w:multiLevelType w:val="hybridMultilevel"/>
    <w:tmpl w:val="80DAAA24"/>
    <w:lvl w:ilvl="0" w:tplc="08090007">
      <w:start w:val="1"/>
      <w:numFmt w:val="bullet"/>
      <w:lvlText w:val=""/>
      <w:lvlPicBulletId w:val="1"/>
      <w:lvlJc w:val="left"/>
      <w:pPr>
        <w:ind w:left="28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3">
    <w:nsid w:val="322200D5"/>
    <w:multiLevelType w:val="hybridMultilevel"/>
    <w:tmpl w:val="4BE4D9DA"/>
    <w:lvl w:ilvl="0" w:tplc="CE866AF2">
      <w:start w:val="1"/>
      <w:numFmt w:val="decimal"/>
      <w:lvlText w:val="%1)"/>
      <w:lvlJc w:val="left"/>
      <w:pPr>
        <w:ind w:left="720" w:hanging="360"/>
      </w:pPr>
      <w:rPr>
        <w:rFonts w:ascii="Calibri" w:hAnsi="Calibri" w:cs="Calibri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6940D9B"/>
    <w:multiLevelType w:val="hybridMultilevel"/>
    <w:tmpl w:val="E32A6472"/>
    <w:lvl w:ilvl="0" w:tplc="D62C124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24D0CA5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color w:val="000000" w:themeColor="text1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7">
      <w:start w:val="1"/>
      <w:numFmt w:val="bullet"/>
      <w:lvlText w:val=""/>
      <w:lvlPicBulletId w:val="0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AAC707D"/>
    <w:multiLevelType w:val="hybridMultilevel"/>
    <w:tmpl w:val="B1F8EE7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B716C83"/>
    <w:multiLevelType w:val="hybridMultilevel"/>
    <w:tmpl w:val="C632FEB2"/>
    <w:lvl w:ilvl="0" w:tplc="6422D34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color w:val="000000" w:themeColor="text1"/>
        <w:sz w:val="18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CFE03D0"/>
    <w:multiLevelType w:val="hybridMultilevel"/>
    <w:tmpl w:val="E2241AD2"/>
    <w:lvl w:ilvl="0" w:tplc="08090007">
      <w:start w:val="1"/>
      <w:numFmt w:val="bullet"/>
      <w:lvlText w:val=""/>
      <w:lvlPicBulletId w:val="1"/>
      <w:lvlJc w:val="left"/>
      <w:pPr>
        <w:ind w:left="28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8">
    <w:nsid w:val="4DFE4338"/>
    <w:multiLevelType w:val="multilevel"/>
    <w:tmpl w:val="1F9E60A0"/>
    <w:lvl w:ilvl="0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55BE1291"/>
    <w:multiLevelType w:val="hybridMultilevel"/>
    <w:tmpl w:val="FB76918C"/>
    <w:lvl w:ilvl="0" w:tplc="0F7C7258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0246B50"/>
    <w:multiLevelType w:val="hybridMultilevel"/>
    <w:tmpl w:val="33E0A422"/>
    <w:lvl w:ilvl="0" w:tplc="D7881B1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0"/>
  </w:num>
  <w:num w:numId="3">
    <w:abstractNumId w:val="4"/>
  </w:num>
  <w:num w:numId="4">
    <w:abstractNumId w:val="2"/>
  </w:num>
  <w:num w:numId="5">
    <w:abstractNumId w:val="7"/>
  </w:num>
  <w:num w:numId="6">
    <w:abstractNumId w:val="5"/>
  </w:num>
  <w:num w:numId="7">
    <w:abstractNumId w:val="9"/>
  </w:num>
  <w:num w:numId="8">
    <w:abstractNumId w:val="6"/>
  </w:num>
  <w:num w:numId="9">
    <w:abstractNumId w:val="0"/>
  </w:num>
  <w:num w:numId="10">
    <w:abstractNumId w:val="8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4"/>
  <w:bordersDoNotSurroundHeader/>
  <w:bordersDoNotSurroundFooter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US" w:vendorID="64" w:dllVersion="0" w:nlCheck="1" w:checkStyle="0"/>
  <w:activeWritingStyle w:appName="MSWord" w:lang="nl-NL" w:vendorID="64" w:dllVersion="0" w:nlCheck="1" w:checkStyle="0"/>
  <w:activeWritingStyle w:appName="MSWord" w:lang="nl-NL" w:vendorID="64" w:dllVersion="4096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131078" w:nlCheck="1" w:checkStyle="1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 Ziel!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9dppx2u90wtped2zmvsr0lswswarept0r0&quot;&gt;My EndNote Library-Converted&lt;record-ids&gt;&lt;item&gt;1164&lt;/item&gt;&lt;item&gt;1165&lt;/item&gt;&lt;item&gt;1179&lt;/item&gt;&lt;item&gt;1871&lt;/item&gt;&lt;/record-ids&gt;&lt;/item&gt;&lt;/Libraries&gt;"/>
  </w:docVars>
  <w:rsids>
    <w:rsidRoot w:val="00D4538B"/>
    <w:rsid w:val="00001BF4"/>
    <w:rsid w:val="00001EAE"/>
    <w:rsid w:val="00001F38"/>
    <w:rsid w:val="00002A1F"/>
    <w:rsid w:val="00002C9B"/>
    <w:rsid w:val="00002DD2"/>
    <w:rsid w:val="0000373B"/>
    <w:rsid w:val="00003D52"/>
    <w:rsid w:val="00003EBA"/>
    <w:rsid w:val="00005066"/>
    <w:rsid w:val="000059EE"/>
    <w:rsid w:val="00007A3A"/>
    <w:rsid w:val="00007CD0"/>
    <w:rsid w:val="000112F1"/>
    <w:rsid w:val="0001170C"/>
    <w:rsid w:val="000122BB"/>
    <w:rsid w:val="000127A8"/>
    <w:rsid w:val="000137F8"/>
    <w:rsid w:val="00013B99"/>
    <w:rsid w:val="000143DA"/>
    <w:rsid w:val="0001444C"/>
    <w:rsid w:val="00014E42"/>
    <w:rsid w:val="00015288"/>
    <w:rsid w:val="000152F1"/>
    <w:rsid w:val="00015DBD"/>
    <w:rsid w:val="0001676B"/>
    <w:rsid w:val="000203AE"/>
    <w:rsid w:val="00020AEB"/>
    <w:rsid w:val="00020BC7"/>
    <w:rsid w:val="000212A7"/>
    <w:rsid w:val="000216D4"/>
    <w:rsid w:val="000222F0"/>
    <w:rsid w:val="000229C2"/>
    <w:rsid w:val="00022A23"/>
    <w:rsid w:val="00022A98"/>
    <w:rsid w:val="000236BA"/>
    <w:rsid w:val="00025302"/>
    <w:rsid w:val="0002589E"/>
    <w:rsid w:val="0002717C"/>
    <w:rsid w:val="000275E6"/>
    <w:rsid w:val="00027EE6"/>
    <w:rsid w:val="0003099E"/>
    <w:rsid w:val="00031E3F"/>
    <w:rsid w:val="00032038"/>
    <w:rsid w:val="000323DC"/>
    <w:rsid w:val="00033AEA"/>
    <w:rsid w:val="00033C4D"/>
    <w:rsid w:val="0003424C"/>
    <w:rsid w:val="0003468D"/>
    <w:rsid w:val="00036454"/>
    <w:rsid w:val="00041BB6"/>
    <w:rsid w:val="00044553"/>
    <w:rsid w:val="00044A53"/>
    <w:rsid w:val="00045903"/>
    <w:rsid w:val="00045F39"/>
    <w:rsid w:val="0004628D"/>
    <w:rsid w:val="000525FC"/>
    <w:rsid w:val="0005266D"/>
    <w:rsid w:val="00052BA5"/>
    <w:rsid w:val="0005346C"/>
    <w:rsid w:val="0005382A"/>
    <w:rsid w:val="000551FB"/>
    <w:rsid w:val="000558AD"/>
    <w:rsid w:val="00056C17"/>
    <w:rsid w:val="00057328"/>
    <w:rsid w:val="000573BB"/>
    <w:rsid w:val="0005791C"/>
    <w:rsid w:val="00060381"/>
    <w:rsid w:val="00060641"/>
    <w:rsid w:val="00060911"/>
    <w:rsid w:val="0006127C"/>
    <w:rsid w:val="00061A73"/>
    <w:rsid w:val="000624A3"/>
    <w:rsid w:val="00062B17"/>
    <w:rsid w:val="00062D54"/>
    <w:rsid w:val="0006337B"/>
    <w:rsid w:val="00063C3F"/>
    <w:rsid w:val="00063C89"/>
    <w:rsid w:val="00065622"/>
    <w:rsid w:val="00065C29"/>
    <w:rsid w:val="00066191"/>
    <w:rsid w:val="00067A0B"/>
    <w:rsid w:val="0007038E"/>
    <w:rsid w:val="00070527"/>
    <w:rsid w:val="00070B95"/>
    <w:rsid w:val="00070DD3"/>
    <w:rsid w:val="00070FD2"/>
    <w:rsid w:val="00071FB6"/>
    <w:rsid w:val="00072860"/>
    <w:rsid w:val="00072D28"/>
    <w:rsid w:val="00073466"/>
    <w:rsid w:val="00073F0A"/>
    <w:rsid w:val="0007405E"/>
    <w:rsid w:val="0007530C"/>
    <w:rsid w:val="00075784"/>
    <w:rsid w:val="00075E87"/>
    <w:rsid w:val="00076172"/>
    <w:rsid w:val="00076974"/>
    <w:rsid w:val="00077AD4"/>
    <w:rsid w:val="00077C92"/>
    <w:rsid w:val="000800B0"/>
    <w:rsid w:val="000800B4"/>
    <w:rsid w:val="0008051A"/>
    <w:rsid w:val="00081EBD"/>
    <w:rsid w:val="0008273B"/>
    <w:rsid w:val="00082BB9"/>
    <w:rsid w:val="00083363"/>
    <w:rsid w:val="0008431D"/>
    <w:rsid w:val="000848F3"/>
    <w:rsid w:val="00084B60"/>
    <w:rsid w:val="00084C7F"/>
    <w:rsid w:val="00084CDA"/>
    <w:rsid w:val="00085C8D"/>
    <w:rsid w:val="00085FD3"/>
    <w:rsid w:val="00086AB6"/>
    <w:rsid w:val="00086D18"/>
    <w:rsid w:val="00086F24"/>
    <w:rsid w:val="0008761D"/>
    <w:rsid w:val="00087837"/>
    <w:rsid w:val="00090CB1"/>
    <w:rsid w:val="00090D7F"/>
    <w:rsid w:val="000910E8"/>
    <w:rsid w:val="00091A27"/>
    <w:rsid w:val="00091AF8"/>
    <w:rsid w:val="00091D16"/>
    <w:rsid w:val="0009244D"/>
    <w:rsid w:val="000924A0"/>
    <w:rsid w:val="000951AC"/>
    <w:rsid w:val="000968BD"/>
    <w:rsid w:val="0009709D"/>
    <w:rsid w:val="000A026C"/>
    <w:rsid w:val="000A0622"/>
    <w:rsid w:val="000A093F"/>
    <w:rsid w:val="000A13DC"/>
    <w:rsid w:val="000A1B49"/>
    <w:rsid w:val="000A1FD4"/>
    <w:rsid w:val="000A20A6"/>
    <w:rsid w:val="000A3695"/>
    <w:rsid w:val="000A3C0D"/>
    <w:rsid w:val="000A43D6"/>
    <w:rsid w:val="000A4BD2"/>
    <w:rsid w:val="000A7DCB"/>
    <w:rsid w:val="000B131E"/>
    <w:rsid w:val="000B13C5"/>
    <w:rsid w:val="000B1AFE"/>
    <w:rsid w:val="000B1B2C"/>
    <w:rsid w:val="000B218E"/>
    <w:rsid w:val="000B234F"/>
    <w:rsid w:val="000B27F4"/>
    <w:rsid w:val="000B2C9C"/>
    <w:rsid w:val="000B4116"/>
    <w:rsid w:val="000B4B08"/>
    <w:rsid w:val="000B4CC8"/>
    <w:rsid w:val="000B5862"/>
    <w:rsid w:val="000B58C6"/>
    <w:rsid w:val="000B65B0"/>
    <w:rsid w:val="000B7450"/>
    <w:rsid w:val="000B74F1"/>
    <w:rsid w:val="000B78EB"/>
    <w:rsid w:val="000B78F6"/>
    <w:rsid w:val="000B7C80"/>
    <w:rsid w:val="000C0399"/>
    <w:rsid w:val="000C081C"/>
    <w:rsid w:val="000C0A86"/>
    <w:rsid w:val="000C0CF9"/>
    <w:rsid w:val="000C2368"/>
    <w:rsid w:val="000C2522"/>
    <w:rsid w:val="000C2E44"/>
    <w:rsid w:val="000C2EA8"/>
    <w:rsid w:val="000C3C73"/>
    <w:rsid w:val="000C484E"/>
    <w:rsid w:val="000C5230"/>
    <w:rsid w:val="000C5691"/>
    <w:rsid w:val="000C5AF1"/>
    <w:rsid w:val="000C6056"/>
    <w:rsid w:val="000C6999"/>
    <w:rsid w:val="000C6B14"/>
    <w:rsid w:val="000D0ACC"/>
    <w:rsid w:val="000D233D"/>
    <w:rsid w:val="000D31A4"/>
    <w:rsid w:val="000D408F"/>
    <w:rsid w:val="000D4547"/>
    <w:rsid w:val="000D4B33"/>
    <w:rsid w:val="000D4F47"/>
    <w:rsid w:val="000D625A"/>
    <w:rsid w:val="000D6630"/>
    <w:rsid w:val="000D6C6E"/>
    <w:rsid w:val="000D7302"/>
    <w:rsid w:val="000D74BA"/>
    <w:rsid w:val="000D7A4E"/>
    <w:rsid w:val="000D7E33"/>
    <w:rsid w:val="000D7F01"/>
    <w:rsid w:val="000E07F5"/>
    <w:rsid w:val="000E0C42"/>
    <w:rsid w:val="000E0EF4"/>
    <w:rsid w:val="000E1F13"/>
    <w:rsid w:val="000E25E9"/>
    <w:rsid w:val="000E2CFB"/>
    <w:rsid w:val="000E3174"/>
    <w:rsid w:val="000E4B20"/>
    <w:rsid w:val="000E4D3A"/>
    <w:rsid w:val="000E4D8F"/>
    <w:rsid w:val="000E5202"/>
    <w:rsid w:val="000E54E9"/>
    <w:rsid w:val="000E5842"/>
    <w:rsid w:val="000E5B38"/>
    <w:rsid w:val="000E5B51"/>
    <w:rsid w:val="000E5D31"/>
    <w:rsid w:val="000E5D4C"/>
    <w:rsid w:val="000E6186"/>
    <w:rsid w:val="000E6190"/>
    <w:rsid w:val="000E67D5"/>
    <w:rsid w:val="000E6FB1"/>
    <w:rsid w:val="000E7764"/>
    <w:rsid w:val="000E79AC"/>
    <w:rsid w:val="000E7B7C"/>
    <w:rsid w:val="000F0206"/>
    <w:rsid w:val="000F021C"/>
    <w:rsid w:val="000F130A"/>
    <w:rsid w:val="000F2091"/>
    <w:rsid w:val="000F2323"/>
    <w:rsid w:val="000F308B"/>
    <w:rsid w:val="000F36BD"/>
    <w:rsid w:val="000F3968"/>
    <w:rsid w:val="000F4180"/>
    <w:rsid w:val="000F574E"/>
    <w:rsid w:val="000F6965"/>
    <w:rsid w:val="000F6E87"/>
    <w:rsid w:val="000F6EF5"/>
    <w:rsid w:val="000F718F"/>
    <w:rsid w:val="00100468"/>
    <w:rsid w:val="001018D0"/>
    <w:rsid w:val="00101DC2"/>
    <w:rsid w:val="00102A9D"/>
    <w:rsid w:val="0010314C"/>
    <w:rsid w:val="00103B51"/>
    <w:rsid w:val="0010442D"/>
    <w:rsid w:val="001054E3"/>
    <w:rsid w:val="00105756"/>
    <w:rsid w:val="00105A44"/>
    <w:rsid w:val="00106DC0"/>
    <w:rsid w:val="00106F4C"/>
    <w:rsid w:val="0010745C"/>
    <w:rsid w:val="0010773A"/>
    <w:rsid w:val="00107809"/>
    <w:rsid w:val="00107810"/>
    <w:rsid w:val="001078CE"/>
    <w:rsid w:val="00107A4B"/>
    <w:rsid w:val="0011119A"/>
    <w:rsid w:val="001128CB"/>
    <w:rsid w:val="001131F1"/>
    <w:rsid w:val="0011325D"/>
    <w:rsid w:val="00113A10"/>
    <w:rsid w:val="001142AC"/>
    <w:rsid w:val="00114B52"/>
    <w:rsid w:val="001152CD"/>
    <w:rsid w:val="00115978"/>
    <w:rsid w:val="00116ADC"/>
    <w:rsid w:val="00116C4D"/>
    <w:rsid w:val="001171F1"/>
    <w:rsid w:val="001175B2"/>
    <w:rsid w:val="00117D11"/>
    <w:rsid w:val="00117EF5"/>
    <w:rsid w:val="00117F32"/>
    <w:rsid w:val="001200F4"/>
    <w:rsid w:val="00120361"/>
    <w:rsid w:val="00122A3D"/>
    <w:rsid w:val="00123312"/>
    <w:rsid w:val="00123F50"/>
    <w:rsid w:val="00125CF2"/>
    <w:rsid w:val="00125EFF"/>
    <w:rsid w:val="001263BF"/>
    <w:rsid w:val="0012674A"/>
    <w:rsid w:val="00126785"/>
    <w:rsid w:val="00126B74"/>
    <w:rsid w:val="00126E9A"/>
    <w:rsid w:val="00127071"/>
    <w:rsid w:val="001278B7"/>
    <w:rsid w:val="001279AA"/>
    <w:rsid w:val="00127AAA"/>
    <w:rsid w:val="0013026B"/>
    <w:rsid w:val="001305F3"/>
    <w:rsid w:val="00130EE6"/>
    <w:rsid w:val="00131786"/>
    <w:rsid w:val="00131E4A"/>
    <w:rsid w:val="0013202A"/>
    <w:rsid w:val="001330DE"/>
    <w:rsid w:val="00133104"/>
    <w:rsid w:val="00133CBA"/>
    <w:rsid w:val="001349FC"/>
    <w:rsid w:val="00134BA8"/>
    <w:rsid w:val="001359C7"/>
    <w:rsid w:val="0013682A"/>
    <w:rsid w:val="00136884"/>
    <w:rsid w:val="00136A39"/>
    <w:rsid w:val="00136B16"/>
    <w:rsid w:val="0013742D"/>
    <w:rsid w:val="001416F7"/>
    <w:rsid w:val="00142101"/>
    <w:rsid w:val="0014302E"/>
    <w:rsid w:val="0014382D"/>
    <w:rsid w:val="00144093"/>
    <w:rsid w:val="0014431A"/>
    <w:rsid w:val="00144544"/>
    <w:rsid w:val="001450ED"/>
    <w:rsid w:val="001453DC"/>
    <w:rsid w:val="001459A1"/>
    <w:rsid w:val="00145C30"/>
    <w:rsid w:val="00145DED"/>
    <w:rsid w:val="001477D5"/>
    <w:rsid w:val="00151036"/>
    <w:rsid w:val="00151349"/>
    <w:rsid w:val="001531B3"/>
    <w:rsid w:val="001533ED"/>
    <w:rsid w:val="00153D19"/>
    <w:rsid w:val="00154473"/>
    <w:rsid w:val="0015541C"/>
    <w:rsid w:val="00155FBE"/>
    <w:rsid w:val="00156B10"/>
    <w:rsid w:val="00157290"/>
    <w:rsid w:val="00157E9A"/>
    <w:rsid w:val="00157FB4"/>
    <w:rsid w:val="001601A8"/>
    <w:rsid w:val="001602F3"/>
    <w:rsid w:val="0016033C"/>
    <w:rsid w:val="001609E7"/>
    <w:rsid w:val="0016118C"/>
    <w:rsid w:val="00161904"/>
    <w:rsid w:val="0016196D"/>
    <w:rsid w:val="00161C56"/>
    <w:rsid w:val="0016265F"/>
    <w:rsid w:val="001626D3"/>
    <w:rsid w:val="0016290A"/>
    <w:rsid w:val="00162F73"/>
    <w:rsid w:val="001638EE"/>
    <w:rsid w:val="00163F5D"/>
    <w:rsid w:val="00164016"/>
    <w:rsid w:val="001651C2"/>
    <w:rsid w:val="00165FD2"/>
    <w:rsid w:val="0016645F"/>
    <w:rsid w:val="00166AB0"/>
    <w:rsid w:val="0016773E"/>
    <w:rsid w:val="00170316"/>
    <w:rsid w:val="00170DB9"/>
    <w:rsid w:val="0017293A"/>
    <w:rsid w:val="00172959"/>
    <w:rsid w:val="00172DF1"/>
    <w:rsid w:val="001737ED"/>
    <w:rsid w:val="00173E22"/>
    <w:rsid w:val="00175CAA"/>
    <w:rsid w:val="00176223"/>
    <w:rsid w:val="0017738C"/>
    <w:rsid w:val="00177F65"/>
    <w:rsid w:val="0018143D"/>
    <w:rsid w:val="00181545"/>
    <w:rsid w:val="00181862"/>
    <w:rsid w:val="00184246"/>
    <w:rsid w:val="001842A1"/>
    <w:rsid w:val="00184671"/>
    <w:rsid w:val="001846E6"/>
    <w:rsid w:val="0018481F"/>
    <w:rsid w:val="00185A3D"/>
    <w:rsid w:val="00185F73"/>
    <w:rsid w:val="0018659E"/>
    <w:rsid w:val="001866A5"/>
    <w:rsid w:val="001866D8"/>
    <w:rsid w:val="00186838"/>
    <w:rsid w:val="00186EC8"/>
    <w:rsid w:val="00187AC7"/>
    <w:rsid w:val="00187CAA"/>
    <w:rsid w:val="0019082A"/>
    <w:rsid w:val="00190A29"/>
    <w:rsid w:val="001919F4"/>
    <w:rsid w:val="00193997"/>
    <w:rsid w:val="0019439F"/>
    <w:rsid w:val="001949A7"/>
    <w:rsid w:val="00194E72"/>
    <w:rsid w:val="00194F35"/>
    <w:rsid w:val="00196434"/>
    <w:rsid w:val="00196A0A"/>
    <w:rsid w:val="00196F4C"/>
    <w:rsid w:val="00197429"/>
    <w:rsid w:val="00197BA6"/>
    <w:rsid w:val="001A0509"/>
    <w:rsid w:val="001A0D9C"/>
    <w:rsid w:val="001A2B2D"/>
    <w:rsid w:val="001A3B6B"/>
    <w:rsid w:val="001A4B0A"/>
    <w:rsid w:val="001A55D5"/>
    <w:rsid w:val="001A5A25"/>
    <w:rsid w:val="001A5CAF"/>
    <w:rsid w:val="001A5CD2"/>
    <w:rsid w:val="001A6AEA"/>
    <w:rsid w:val="001A6E55"/>
    <w:rsid w:val="001A75AB"/>
    <w:rsid w:val="001A7726"/>
    <w:rsid w:val="001A7FCF"/>
    <w:rsid w:val="001B19AC"/>
    <w:rsid w:val="001B1B3A"/>
    <w:rsid w:val="001B2004"/>
    <w:rsid w:val="001B2745"/>
    <w:rsid w:val="001B2EBE"/>
    <w:rsid w:val="001B31EF"/>
    <w:rsid w:val="001B3DF5"/>
    <w:rsid w:val="001B4458"/>
    <w:rsid w:val="001B600F"/>
    <w:rsid w:val="001B63C7"/>
    <w:rsid w:val="001B724E"/>
    <w:rsid w:val="001B7264"/>
    <w:rsid w:val="001B7E9C"/>
    <w:rsid w:val="001B7F14"/>
    <w:rsid w:val="001C0022"/>
    <w:rsid w:val="001C0BA2"/>
    <w:rsid w:val="001C0E61"/>
    <w:rsid w:val="001C1B67"/>
    <w:rsid w:val="001C1F15"/>
    <w:rsid w:val="001C299D"/>
    <w:rsid w:val="001C3281"/>
    <w:rsid w:val="001C3506"/>
    <w:rsid w:val="001C356F"/>
    <w:rsid w:val="001C3706"/>
    <w:rsid w:val="001C3880"/>
    <w:rsid w:val="001C4452"/>
    <w:rsid w:val="001C46DC"/>
    <w:rsid w:val="001C5276"/>
    <w:rsid w:val="001C5B57"/>
    <w:rsid w:val="001C60A3"/>
    <w:rsid w:val="001C68C3"/>
    <w:rsid w:val="001C69A5"/>
    <w:rsid w:val="001C7300"/>
    <w:rsid w:val="001C7B35"/>
    <w:rsid w:val="001D04F9"/>
    <w:rsid w:val="001D096C"/>
    <w:rsid w:val="001D1039"/>
    <w:rsid w:val="001D1F29"/>
    <w:rsid w:val="001D20EF"/>
    <w:rsid w:val="001D23FA"/>
    <w:rsid w:val="001D314C"/>
    <w:rsid w:val="001D3DC3"/>
    <w:rsid w:val="001D40A6"/>
    <w:rsid w:val="001D44D9"/>
    <w:rsid w:val="001D47CB"/>
    <w:rsid w:val="001D550F"/>
    <w:rsid w:val="001D5F2D"/>
    <w:rsid w:val="001D6405"/>
    <w:rsid w:val="001D6B82"/>
    <w:rsid w:val="001D6ECC"/>
    <w:rsid w:val="001D7937"/>
    <w:rsid w:val="001D7C37"/>
    <w:rsid w:val="001D7C73"/>
    <w:rsid w:val="001D7D37"/>
    <w:rsid w:val="001E0529"/>
    <w:rsid w:val="001E0863"/>
    <w:rsid w:val="001E0AB9"/>
    <w:rsid w:val="001E0CFD"/>
    <w:rsid w:val="001E1237"/>
    <w:rsid w:val="001E1B8D"/>
    <w:rsid w:val="001E1D3F"/>
    <w:rsid w:val="001E31F8"/>
    <w:rsid w:val="001E4A93"/>
    <w:rsid w:val="001E4D57"/>
    <w:rsid w:val="001E58CE"/>
    <w:rsid w:val="001E5C19"/>
    <w:rsid w:val="001E5C65"/>
    <w:rsid w:val="001E604C"/>
    <w:rsid w:val="001E6499"/>
    <w:rsid w:val="001E6630"/>
    <w:rsid w:val="001E698E"/>
    <w:rsid w:val="001E6EEB"/>
    <w:rsid w:val="001F06C6"/>
    <w:rsid w:val="001F0D32"/>
    <w:rsid w:val="001F1186"/>
    <w:rsid w:val="001F1C64"/>
    <w:rsid w:val="001F201C"/>
    <w:rsid w:val="001F2500"/>
    <w:rsid w:val="001F3179"/>
    <w:rsid w:val="001F33C3"/>
    <w:rsid w:val="001F40B6"/>
    <w:rsid w:val="001F49EE"/>
    <w:rsid w:val="001F55F0"/>
    <w:rsid w:val="001F63EA"/>
    <w:rsid w:val="001F6A0E"/>
    <w:rsid w:val="001F7CDE"/>
    <w:rsid w:val="00200780"/>
    <w:rsid w:val="002017A1"/>
    <w:rsid w:val="0020213C"/>
    <w:rsid w:val="002033CC"/>
    <w:rsid w:val="00203A1F"/>
    <w:rsid w:val="00203CDD"/>
    <w:rsid w:val="0020429E"/>
    <w:rsid w:val="002049D6"/>
    <w:rsid w:val="00205ED2"/>
    <w:rsid w:val="002077FC"/>
    <w:rsid w:val="00207C07"/>
    <w:rsid w:val="00207FE7"/>
    <w:rsid w:val="00211B5D"/>
    <w:rsid w:val="00212458"/>
    <w:rsid w:val="00212A5A"/>
    <w:rsid w:val="002136C4"/>
    <w:rsid w:val="0021371E"/>
    <w:rsid w:val="0021377D"/>
    <w:rsid w:val="0021388C"/>
    <w:rsid w:val="0021391A"/>
    <w:rsid w:val="002141D8"/>
    <w:rsid w:val="00214729"/>
    <w:rsid w:val="00214C63"/>
    <w:rsid w:val="00214DE8"/>
    <w:rsid w:val="00214FE8"/>
    <w:rsid w:val="002153D7"/>
    <w:rsid w:val="00215683"/>
    <w:rsid w:val="002158A4"/>
    <w:rsid w:val="00215B0E"/>
    <w:rsid w:val="002178E8"/>
    <w:rsid w:val="00217981"/>
    <w:rsid w:val="00217BE0"/>
    <w:rsid w:val="002207DB"/>
    <w:rsid w:val="00222113"/>
    <w:rsid w:val="002222A0"/>
    <w:rsid w:val="002224FD"/>
    <w:rsid w:val="0022286A"/>
    <w:rsid w:val="00222DCA"/>
    <w:rsid w:val="00222FA2"/>
    <w:rsid w:val="00223901"/>
    <w:rsid w:val="002239D7"/>
    <w:rsid w:val="00223E18"/>
    <w:rsid w:val="00223E79"/>
    <w:rsid w:val="002240D9"/>
    <w:rsid w:val="002241C5"/>
    <w:rsid w:val="002245FA"/>
    <w:rsid w:val="00224B6E"/>
    <w:rsid w:val="00224E69"/>
    <w:rsid w:val="002251A6"/>
    <w:rsid w:val="00225211"/>
    <w:rsid w:val="002257B6"/>
    <w:rsid w:val="00231C0A"/>
    <w:rsid w:val="00231DB7"/>
    <w:rsid w:val="00232675"/>
    <w:rsid w:val="00232B5B"/>
    <w:rsid w:val="00233448"/>
    <w:rsid w:val="00234968"/>
    <w:rsid w:val="00234AB1"/>
    <w:rsid w:val="00234B42"/>
    <w:rsid w:val="00235566"/>
    <w:rsid w:val="00236038"/>
    <w:rsid w:val="00236975"/>
    <w:rsid w:val="00236AF5"/>
    <w:rsid w:val="00240623"/>
    <w:rsid w:val="00240FF2"/>
    <w:rsid w:val="00241191"/>
    <w:rsid w:val="00241285"/>
    <w:rsid w:val="002429C0"/>
    <w:rsid w:val="00242DAC"/>
    <w:rsid w:val="0024400F"/>
    <w:rsid w:val="0025026D"/>
    <w:rsid w:val="002512F3"/>
    <w:rsid w:val="002517D5"/>
    <w:rsid w:val="00251E53"/>
    <w:rsid w:val="00251EFE"/>
    <w:rsid w:val="0025221A"/>
    <w:rsid w:val="00252364"/>
    <w:rsid w:val="00252707"/>
    <w:rsid w:val="00252A02"/>
    <w:rsid w:val="00252B40"/>
    <w:rsid w:val="00255D17"/>
    <w:rsid w:val="00256224"/>
    <w:rsid w:val="002573A6"/>
    <w:rsid w:val="0025771F"/>
    <w:rsid w:val="00257F48"/>
    <w:rsid w:val="002600A3"/>
    <w:rsid w:val="00260203"/>
    <w:rsid w:val="002617F0"/>
    <w:rsid w:val="00262BFB"/>
    <w:rsid w:val="00262C2D"/>
    <w:rsid w:val="00262DC9"/>
    <w:rsid w:val="00263128"/>
    <w:rsid w:val="00263732"/>
    <w:rsid w:val="00263AB8"/>
    <w:rsid w:val="002655ED"/>
    <w:rsid w:val="0026567C"/>
    <w:rsid w:val="00265C10"/>
    <w:rsid w:val="00265F92"/>
    <w:rsid w:val="0026636F"/>
    <w:rsid w:val="00266A08"/>
    <w:rsid w:val="002707C6"/>
    <w:rsid w:val="00271381"/>
    <w:rsid w:val="002716E8"/>
    <w:rsid w:val="00271706"/>
    <w:rsid w:val="00272F9B"/>
    <w:rsid w:val="002736AC"/>
    <w:rsid w:val="00273C53"/>
    <w:rsid w:val="0027473E"/>
    <w:rsid w:val="00274EFB"/>
    <w:rsid w:val="00275DB9"/>
    <w:rsid w:val="00277353"/>
    <w:rsid w:val="00280EC8"/>
    <w:rsid w:val="00282861"/>
    <w:rsid w:val="002832D1"/>
    <w:rsid w:val="002833A2"/>
    <w:rsid w:val="00284337"/>
    <w:rsid w:val="0028441B"/>
    <w:rsid w:val="002849A0"/>
    <w:rsid w:val="002851E6"/>
    <w:rsid w:val="00287B02"/>
    <w:rsid w:val="00287EFE"/>
    <w:rsid w:val="00287F7A"/>
    <w:rsid w:val="002902C2"/>
    <w:rsid w:val="002903B0"/>
    <w:rsid w:val="002905F8"/>
    <w:rsid w:val="00290C91"/>
    <w:rsid w:val="00290D1A"/>
    <w:rsid w:val="00290FF2"/>
    <w:rsid w:val="0029166C"/>
    <w:rsid w:val="00291C1A"/>
    <w:rsid w:val="00292910"/>
    <w:rsid w:val="002930DD"/>
    <w:rsid w:val="0029450A"/>
    <w:rsid w:val="0029572C"/>
    <w:rsid w:val="00295C32"/>
    <w:rsid w:val="002966C1"/>
    <w:rsid w:val="00296C3F"/>
    <w:rsid w:val="00296CE7"/>
    <w:rsid w:val="00297130"/>
    <w:rsid w:val="002971A6"/>
    <w:rsid w:val="0029781F"/>
    <w:rsid w:val="00297DE1"/>
    <w:rsid w:val="002A0AC2"/>
    <w:rsid w:val="002A1F9B"/>
    <w:rsid w:val="002A252D"/>
    <w:rsid w:val="002A26DE"/>
    <w:rsid w:val="002A2AE0"/>
    <w:rsid w:val="002A35E3"/>
    <w:rsid w:val="002A3EA2"/>
    <w:rsid w:val="002A48D2"/>
    <w:rsid w:val="002A5364"/>
    <w:rsid w:val="002A5BB2"/>
    <w:rsid w:val="002A5EC1"/>
    <w:rsid w:val="002A621A"/>
    <w:rsid w:val="002A637E"/>
    <w:rsid w:val="002A6FA9"/>
    <w:rsid w:val="002A722A"/>
    <w:rsid w:val="002B016F"/>
    <w:rsid w:val="002B0183"/>
    <w:rsid w:val="002B05CC"/>
    <w:rsid w:val="002B0CDB"/>
    <w:rsid w:val="002B11E7"/>
    <w:rsid w:val="002B1366"/>
    <w:rsid w:val="002B142D"/>
    <w:rsid w:val="002B1A76"/>
    <w:rsid w:val="002B1C2F"/>
    <w:rsid w:val="002B22B7"/>
    <w:rsid w:val="002B26C3"/>
    <w:rsid w:val="002B2F88"/>
    <w:rsid w:val="002B3C3B"/>
    <w:rsid w:val="002B4BB6"/>
    <w:rsid w:val="002B4D91"/>
    <w:rsid w:val="002B55C8"/>
    <w:rsid w:val="002B7B86"/>
    <w:rsid w:val="002B7CD9"/>
    <w:rsid w:val="002B7D0B"/>
    <w:rsid w:val="002C089F"/>
    <w:rsid w:val="002C100E"/>
    <w:rsid w:val="002C1397"/>
    <w:rsid w:val="002C1902"/>
    <w:rsid w:val="002C1AE0"/>
    <w:rsid w:val="002C1F7D"/>
    <w:rsid w:val="002C29D5"/>
    <w:rsid w:val="002C3858"/>
    <w:rsid w:val="002C3A75"/>
    <w:rsid w:val="002C3E1A"/>
    <w:rsid w:val="002C4388"/>
    <w:rsid w:val="002C5A7A"/>
    <w:rsid w:val="002C6FE8"/>
    <w:rsid w:val="002C77B1"/>
    <w:rsid w:val="002D05E0"/>
    <w:rsid w:val="002D0B50"/>
    <w:rsid w:val="002D11AB"/>
    <w:rsid w:val="002D1431"/>
    <w:rsid w:val="002D157F"/>
    <w:rsid w:val="002D2268"/>
    <w:rsid w:val="002D2E55"/>
    <w:rsid w:val="002D2F0B"/>
    <w:rsid w:val="002D39BD"/>
    <w:rsid w:val="002D3B99"/>
    <w:rsid w:val="002D54CF"/>
    <w:rsid w:val="002D59FA"/>
    <w:rsid w:val="002D62DA"/>
    <w:rsid w:val="002D65C1"/>
    <w:rsid w:val="002D6F5D"/>
    <w:rsid w:val="002E07BD"/>
    <w:rsid w:val="002E0D61"/>
    <w:rsid w:val="002E112E"/>
    <w:rsid w:val="002E2488"/>
    <w:rsid w:val="002E26EB"/>
    <w:rsid w:val="002E31AF"/>
    <w:rsid w:val="002E341F"/>
    <w:rsid w:val="002E3437"/>
    <w:rsid w:val="002E440B"/>
    <w:rsid w:val="002E4520"/>
    <w:rsid w:val="002E4803"/>
    <w:rsid w:val="002E4C57"/>
    <w:rsid w:val="002E533C"/>
    <w:rsid w:val="002E55FE"/>
    <w:rsid w:val="002E5736"/>
    <w:rsid w:val="002E57D8"/>
    <w:rsid w:val="002E57E3"/>
    <w:rsid w:val="002E6175"/>
    <w:rsid w:val="002E74E3"/>
    <w:rsid w:val="002E7A33"/>
    <w:rsid w:val="002E7C8B"/>
    <w:rsid w:val="002F12A3"/>
    <w:rsid w:val="002F14C6"/>
    <w:rsid w:val="002F25FD"/>
    <w:rsid w:val="002F2CEF"/>
    <w:rsid w:val="002F4B84"/>
    <w:rsid w:val="002F55AD"/>
    <w:rsid w:val="002F5888"/>
    <w:rsid w:val="002F5B4C"/>
    <w:rsid w:val="002F61D8"/>
    <w:rsid w:val="002F641B"/>
    <w:rsid w:val="002F6AEE"/>
    <w:rsid w:val="002F6DBC"/>
    <w:rsid w:val="002F6F89"/>
    <w:rsid w:val="002F7903"/>
    <w:rsid w:val="00300425"/>
    <w:rsid w:val="00300C55"/>
    <w:rsid w:val="00301A13"/>
    <w:rsid w:val="003022E5"/>
    <w:rsid w:val="00302CF0"/>
    <w:rsid w:val="003046D3"/>
    <w:rsid w:val="0030520D"/>
    <w:rsid w:val="00306087"/>
    <w:rsid w:val="003064C2"/>
    <w:rsid w:val="00306568"/>
    <w:rsid w:val="0030656C"/>
    <w:rsid w:val="00306BBB"/>
    <w:rsid w:val="00307322"/>
    <w:rsid w:val="00307841"/>
    <w:rsid w:val="00307D12"/>
    <w:rsid w:val="00307ECB"/>
    <w:rsid w:val="00307F5C"/>
    <w:rsid w:val="003103FB"/>
    <w:rsid w:val="003114E0"/>
    <w:rsid w:val="00311A9E"/>
    <w:rsid w:val="00313764"/>
    <w:rsid w:val="00313F96"/>
    <w:rsid w:val="003155D1"/>
    <w:rsid w:val="003162F0"/>
    <w:rsid w:val="00316816"/>
    <w:rsid w:val="00316AF2"/>
    <w:rsid w:val="0031734B"/>
    <w:rsid w:val="003179E6"/>
    <w:rsid w:val="00320577"/>
    <w:rsid w:val="003211C5"/>
    <w:rsid w:val="00321232"/>
    <w:rsid w:val="0032147E"/>
    <w:rsid w:val="003218AE"/>
    <w:rsid w:val="00321AFB"/>
    <w:rsid w:val="00322129"/>
    <w:rsid w:val="003234D3"/>
    <w:rsid w:val="00323746"/>
    <w:rsid w:val="00324A78"/>
    <w:rsid w:val="00324DF5"/>
    <w:rsid w:val="00325208"/>
    <w:rsid w:val="00325264"/>
    <w:rsid w:val="00325532"/>
    <w:rsid w:val="003259C5"/>
    <w:rsid w:val="00325F94"/>
    <w:rsid w:val="00327D0E"/>
    <w:rsid w:val="003315F8"/>
    <w:rsid w:val="003321D5"/>
    <w:rsid w:val="00332B93"/>
    <w:rsid w:val="00332BEE"/>
    <w:rsid w:val="00332D28"/>
    <w:rsid w:val="003332AE"/>
    <w:rsid w:val="00334658"/>
    <w:rsid w:val="00334AD4"/>
    <w:rsid w:val="00334E7F"/>
    <w:rsid w:val="00335167"/>
    <w:rsid w:val="003359E7"/>
    <w:rsid w:val="00335C7C"/>
    <w:rsid w:val="00336389"/>
    <w:rsid w:val="00336EA1"/>
    <w:rsid w:val="003371EB"/>
    <w:rsid w:val="00337490"/>
    <w:rsid w:val="0034036C"/>
    <w:rsid w:val="00340DFE"/>
    <w:rsid w:val="0034156B"/>
    <w:rsid w:val="003421FA"/>
    <w:rsid w:val="00342E21"/>
    <w:rsid w:val="00343360"/>
    <w:rsid w:val="003434CF"/>
    <w:rsid w:val="00343F71"/>
    <w:rsid w:val="00344DEC"/>
    <w:rsid w:val="00344F65"/>
    <w:rsid w:val="00345734"/>
    <w:rsid w:val="00346347"/>
    <w:rsid w:val="00346CF9"/>
    <w:rsid w:val="00347378"/>
    <w:rsid w:val="00347647"/>
    <w:rsid w:val="00350A47"/>
    <w:rsid w:val="00351A49"/>
    <w:rsid w:val="00351C42"/>
    <w:rsid w:val="00352EB2"/>
    <w:rsid w:val="00352F53"/>
    <w:rsid w:val="00353564"/>
    <w:rsid w:val="00353C15"/>
    <w:rsid w:val="00353E9A"/>
    <w:rsid w:val="00354672"/>
    <w:rsid w:val="00354B68"/>
    <w:rsid w:val="00354EF5"/>
    <w:rsid w:val="003560DD"/>
    <w:rsid w:val="00356518"/>
    <w:rsid w:val="003574EA"/>
    <w:rsid w:val="003576F5"/>
    <w:rsid w:val="003612F2"/>
    <w:rsid w:val="00361F2A"/>
    <w:rsid w:val="00362531"/>
    <w:rsid w:val="00362EB0"/>
    <w:rsid w:val="0036381D"/>
    <w:rsid w:val="00363B66"/>
    <w:rsid w:val="00363CDE"/>
    <w:rsid w:val="00364FA8"/>
    <w:rsid w:val="0036549D"/>
    <w:rsid w:val="00365851"/>
    <w:rsid w:val="00366A9F"/>
    <w:rsid w:val="003671D9"/>
    <w:rsid w:val="0036798C"/>
    <w:rsid w:val="00367BD0"/>
    <w:rsid w:val="003700E0"/>
    <w:rsid w:val="0037059D"/>
    <w:rsid w:val="00370A05"/>
    <w:rsid w:val="0037132F"/>
    <w:rsid w:val="00374069"/>
    <w:rsid w:val="00374431"/>
    <w:rsid w:val="00374E36"/>
    <w:rsid w:val="00375236"/>
    <w:rsid w:val="00375447"/>
    <w:rsid w:val="00375EE2"/>
    <w:rsid w:val="003765BB"/>
    <w:rsid w:val="0037709C"/>
    <w:rsid w:val="00377534"/>
    <w:rsid w:val="00380561"/>
    <w:rsid w:val="00380EE1"/>
    <w:rsid w:val="00382BAF"/>
    <w:rsid w:val="003832A2"/>
    <w:rsid w:val="003840A4"/>
    <w:rsid w:val="0038419B"/>
    <w:rsid w:val="00384665"/>
    <w:rsid w:val="00384748"/>
    <w:rsid w:val="00384EA1"/>
    <w:rsid w:val="00385270"/>
    <w:rsid w:val="0038642B"/>
    <w:rsid w:val="00386C8A"/>
    <w:rsid w:val="00386E4F"/>
    <w:rsid w:val="003877AE"/>
    <w:rsid w:val="00387CBE"/>
    <w:rsid w:val="00390DE3"/>
    <w:rsid w:val="00391CFA"/>
    <w:rsid w:val="0039300C"/>
    <w:rsid w:val="00394523"/>
    <w:rsid w:val="003945D2"/>
    <w:rsid w:val="003955D1"/>
    <w:rsid w:val="00396BA7"/>
    <w:rsid w:val="00396EF6"/>
    <w:rsid w:val="003971B2"/>
    <w:rsid w:val="003A0A47"/>
    <w:rsid w:val="003A16B6"/>
    <w:rsid w:val="003A2D75"/>
    <w:rsid w:val="003A3A00"/>
    <w:rsid w:val="003A4116"/>
    <w:rsid w:val="003A45C2"/>
    <w:rsid w:val="003A6601"/>
    <w:rsid w:val="003A6C54"/>
    <w:rsid w:val="003A7B19"/>
    <w:rsid w:val="003B0D73"/>
    <w:rsid w:val="003B1A13"/>
    <w:rsid w:val="003B1C2C"/>
    <w:rsid w:val="003B2111"/>
    <w:rsid w:val="003B2DA5"/>
    <w:rsid w:val="003B3808"/>
    <w:rsid w:val="003B3980"/>
    <w:rsid w:val="003B3A68"/>
    <w:rsid w:val="003B3B1F"/>
    <w:rsid w:val="003B3FBF"/>
    <w:rsid w:val="003B48B0"/>
    <w:rsid w:val="003B5B2D"/>
    <w:rsid w:val="003B5B5E"/>
    <w:rsid w:val="003B66BC"/>
    <w:rsid w:val="003B7D75"/>
    <w:rsid w:val="003C04AF"/>
    <w:rsid w:val="003C0551"/>
    <w:rsid w:val="003C08B7"/>
    <w:rsid w:val="003C1BEC"/>
    <w:rsid w:val="003C24DC"/>
    <w:rsid w:val="003C2AC9"/>
    <w:rsid w:val="003C3C6D"/>
    <w:rsid w:val="003C484E"/>
    <w:rsid w:val="003C5E84"/>
    <w:rsid w:val="003C6094"/>
    <w:rsid w:val="003C609F"/>
    <w:rsid w:val="003C666C"/>
    <w:rsid w:val="003C683C"/>
    <w:rsid w:val="003C6AFF"/>
    <w:rsid w:val="003C778E"/>
    <w:rsid w:val="003D1306"/>
    <w:rsid w:val="003D18C2"/>
    <w:rsid w:val="003D1C57"/>
    <w:rsid w:val="003D2293"/>
    <w:rsid w:val="003D2349"/>
    <w:rsid w:val="003D2DE8"/>
    <w:rsid w:val="003D3CBB"/>
    <w:rsid w:val="003D4355"/>
    <w:rsid w:val="003D59AE"/>
    <w:rsid w:val="003D5B7F"/>
    <w:rsid w:val="003D5CE0"/>
    <w:rsid w:val="003D63CB"/>
    <w:rsid w:val="003D7278"/>
    <w:rsid w:val="003D7A3C"/>
    <w:rsid w:val="003E0147"/>
    <w:rsid w:val="003E0876"/>
    <w:rsid w:val="003E1131"/>
    <w:rsid w:val="003E20AF"/>
    <w:rsid w:val="003E22C7"/>
    <w:rsid w:val="003E4A98"/>
    <w:rsid w:val="003E6D62"/>
    <w:rsid w:val="003E7D47"/>
    <w:rsid w:val="003F0E2E"/>
    <w:rsid w:val="003F1B11"/>
    <w:rsid w:val="003F239C"/>
    <w:rsid w:val="003F2A0A"/>
    <w:rsid w:val="003F2FE9"/>
    <w:rsid w:val="003F3713"/>
    <w:rsid w:val="003F386A"/>
    <w:rsid w:val="003F3E76"/>
    <w:rsid w:val="003F419D"/>
    <w:rsid w:val="003F5C16"/>
    <w:rsid w:val="003F67B2"/>
    <w:rsid w:val="003F6E75"/>
    <w:rsid w:val="003F7D17"/>
    <w:rsid w:val="003F7E2E"/>
    <w:rsid w:val="0040016A"/>
    <w:rsid w:val="00400D71"/>
    <w:rsid w:val="00401D17"/>
    <w:rsid w:val="0040228E"/>
    <w:rsid w:val="004022C2"/>
    <w:rsid w:val="0040309C"/>
    <w:rsid w:val="004032F6"/>
    <w:rsid w:val="00403403"/>
    <w:rsid w:val="00404105"/>
    <w:rsid w:val="004042FB"/>
    <w:rsid w:val="004050DF"/>
    <w:rsid w:val="0040588E"/>
    <w:rsid w:val="00405965"/>
    <w:rsid w:val="00405B93"/>
    <w:rsid w:val="00405C54"/>
    <w:rsid w:val="00406582"/>
    <w:rsid w:val="00406FD4"/>
    <w:rsid w:val="00407042"/>
    <w:rsid w:val="004076F7"/>
    <w:rsid w:val="0041056F"/>
    <w:rsid w:val="00411B6E"/>
    <w:rsid w:val="004120B8"/>
    <w:rsid w:val="0041296B"/>
    <w:rsid w:val="00412CDD"/>
    <w:rsid w:val="00412E68"/>
    <w:rsid w:val="004132D5"/>
    <w:rsid w:val="00413ABE"/>
    <w:rsid w:val="004141A3"/>
    <w:rsid w:val="00415561"/>
    <w:rsid w:val="00415936"/>
    <w:rsid w:val="00415CD4"/>
    <w:rsid w:val="00416326"/>
    <w:rsid w:val="004164A2"/>
    <w:rsid w:val="004164C0"/>
    <w:rsid w:val="00417342"/>
    <w:rsid w:val="004175B3"/>
    <w:rsid w:val="004177E4"/>
    <w:rsid w:val="0041796C"/>
    <w:rsid w:val="004200D8"/>
    <w:rsid w:val="00420391"/>
    <w:rsid w:val="0042083E"/>
    <w:rsid w:val="00420B9D"/>
    <w:rsid w:val="00420F3E"/>
    <w:rsid w:val="00423C8C"/>
    <w:rsid w:val="00423F30"/>
    <w:rsid w:val="004249F3"/>
    <w:rsid w:val="00424B39"/>
    <w:rsid w:val="004255AB"/>
    <w:rsid w:val="00426767"/>
    <w:rsid w:val="00427349"/>
    <w:rsid w:val="00427D49"/>
    <w:rsid w:val="00427DD6"/>
    <w:rsid w:val="00427E22"/>
    <w:rsid w:val="0043075B"/>
    <w:rsid w:val="0043179D"/>
    <w:rsid w:val="00431ED4"/>
    <w:rsid w:val="0043216D"/>
    <w:rsid w:val="004322B9"/>
    <w:rsid w:val="004344E5"/>
    <w:rsid w:val="00435CFF"/>
    <w:rsid w:val="00435D75"/>
    <w:rsid w:val="00436E46"/>
    <w:rsid w:val="00437844"/>
    <w:rsid w:val="004401B2"/>
    <w:rsid w:val="00440617"/>
    <w:rsid w:val="004406B8"/>
    <w:rsid w:val="00440ADA"/>
    <w:rsid w:val="00440F29"/>
    <w:rsid w:val="00441A92"/>
    <w:rsid w:val="00441B29"/>
    <w:rsid w:val="0044252C"/>
    <w:rsid w:val="0044264F"/>
    <w:rsid w:val="00442DA6"/>
    <w:rsid w:val="004433D2"/>
    <w:rsid w:val="00443579"/>
    <w:rsid w:val="00443AA8"/>
    <w:rsid w:val="004440A9"/>
    <w:rsid w:val="00444F51"/>
    <w:rsid w:val="00445372"/>
    <w:rsid w:val="00445B31"/>
    <w:rsid w:val="0044658B"/>
    <w:rsid w:val="004466CD"/>
    <w:rsid w:val="00446B3E"/>
    <w:rsid w:val="00447195"/>
    <w:rsid w:val="00447A39"/>
    <w:rsid w:val="00450CA2"/>
    <w:rsid w:val="0045121D"/>
    <w:rsid w:val="00454D2E"/>
    <w:rsid w:val="0045526D"/>
    <w:rsid w:val="00455B84"/>
    <w:rsid w:val="00456083"/>
    <w:rsid w:val="004560F4"/>
    <w:rsid w:val="0045674D"/>
    <w:rsid w:val="00456936"/>
    <w:rsid w:val="00456DF9"/>
    <w:rsid w:val="0045709B"/>
    <w:rsid w:val="00457C0C"/>
    <w:rsid w:val="00457D87"/>
    <w:rsid w:val="004600FE"/>
    <w:rsid w:val="00460D8F"/>
    <w:rsid w:val="00463379"/>
    <w:rsid w:val="004633F8"/>
    <w:rsid w:val="0046404E"/>
    <w:rsid w:val="004648EA"/>
    <w:rsid w:val="00464BBE"/>
    <w:rsid w:val="004656A3"/>
    <w:rsid w:val="00466717"/>
    <w:rsid w:val="00466C22"/>
    <w:rsid w:val="00467164"/>
    <w:rsid w:val="0046741B"/>
    <w:rsid w:val="00470E0D"/>
    <w:rsid w:val="00471243"/>
    <w:rsid w:val="00472574"/>
    <w:rsid w:val="00473D77"/>
    <w:rsid w:val="00474F2F"/>
    <w:rsid w:val="00476052"/>
    <w:rsid w:val="00476614"/>
    <w:rsid w:val="00476E56"/>
    <w:rsid w:val="0047747D"/>
    <w:rsid w:val="004775A6"/>
    <w:rsid w:val="00480562"/>
    <w:rsid w:val="00481F3F"/>
    <w:rsid w:val="004827CF"/>
    <w:rsid w:val="00483C35"/>
    <w:rsid w:val="00483CAA"/>
    <w:rsid w:val="0048410B"/>
    <w:rsid w:val="00484281"/>
    <w:rsid w:val="00485691"/>
    <w:rsid w:val="004861BA"/>
    <w:rsid w:val="00486656"/>
    <w:rsid w:val="004869D1"/>
    <w:rsid w:val="00487486"/>
    <w:rsid w:val="0048756F"/>
    <w:rsid w:val="00487D36"/>
    <w:rsid w:val="0049072E"/>
    <w:rsid w:val="0049125C"/>
    <w:rsid w:val="00491D70"/>
    <w:rsid w:val="00492B30"/>
    <w:rsid w:val="00494B47"/>
    <w:rsid w:val="00495058"/>
    <w:rsid w:val="00495092"/>
    <w:rsid w:val="0049663C"/>
    <w:rsid w:val="00496DB6"/>
    <w:rsid w:val="0049720C"/>
    <w:rsid w:val="00497ED3"/>
    <w:rsid w:val="004A0B51"/>
    <w:rsid w:val="004A16F2"/>
    <w:rsid w:val="004A2606"/>
    <w:rsid w:val="004A2D94"/>
    <w:rsid w:val="004A40C5"/>
    <w:rsid w:val="004A4BF0"/>
    <w:rsid w:val="004A5891"/>
    <w:rsid w:val="004A5CFA"/>
    <w:rsid w:val="004A69B1"/>
    <w:rsid w:val="004A6ABD"/>
    <w:rsid w:val="004A6D66"/>
    <w:rsid w:val="004A6F97"/>
    <w:rsid w:val="004A73CA"/>
    <w:rsid w:val="004A7434"/>
    <w:rsid w:val="004A7673"/>
    <w:rsid w:val="004B0121"/>
    <w:rsid w:val="004B13DF"/>
    <w:rsid w:val="004B13FF"/>
    <w:rsid w:val="004B14E7"/>
    <w:rsid w:val="004B1D88"/>
    <w:rsid w:val="004B2F15"/>
    <w:rsid w:val="004B3464"/>
    <w:rsid w:val="004B3C90"/>
    <w:rsid w:val="004B401D"/>
    <w:rsid w:val="004B4F3F"/>
    <w:rsid w:val="004B666E"/>
    <w:rsid w:val="004B6A3B"/>
    <w:rsid w:val="004B727B"/>
    <w:rsid w:val="004B784A"/>
    <w:rsid w:val="004B7902"/>
    <w:rsid w:val="004B795E"/>
    <w:rsid w:val="004C0243"/>
    <w:rsid w:val="004C0627"/>
    <w:rsid w:val="004C1167"/>
    <w:rsid w:val="004C269F"/>
    <w:rsid w:val="004C288B"/>
    <w:rsid w:val="004C3ABC"/>
    <w:rsid w:val="004C44DF"/>
    <w:rsid w:val="004C4850"/>
    <w:rsid w:val="004C4B6C"/>
    <w:rsid w:val="004C4EAB"/>
    <w:rsid w:val="004C6335"/>
    <w:rsid w:val="004C75AB"/>
    <w:rsid w:val="004C7904"/>
    <w:rsid w:val="004D0988"/>
    <w:rsid w:val="004D1309"/>
    <w:rsid w:val="004D222F"/>
    <w:rsid w:val="004D2B2F"/>
    <w:rsid w:val="004D2CFF"/>
    <w:rsid w:val="004D2D90"/>
    <w:rsid w:val="004D30CF"/>
    <w:rsid w:val="004D3CFA"/>
    <w:rsid w:val="004D3DAA"/>
    <w:rsid w:val="004D53CF"/>
    <w:rsid w:val="004D5648"/>
    <w:rsid w:val="004D5996"/>
    <w:rsid w:val="004D5B63"/>
    <w:rsid w:val="004D5C8B"/>
    <w:rsid w:val="004D68CD"/>
    <w:rsid w:val="004D7542"/>
    <w:rsid w:val="004D7ACA"/>
    <w:rsid w:val="004D7DB2"/>
    <w:rsid w:val="004E0584"/>
    <w:rsid w:val="004E0E7B"/>
    <w:rsid w:val="004E185E"/>
    <w:rsid w:val="004E21EE"/>
    <w:rsid w:val="004E227E"/>
    <w:rsid w:val="004E2476"/>
    <w:rsid w:val="004E2709"/>
    <w:rsid w:val="004E30EF"/>
    <w:rsid w:val="004E31F7"/>
    <w:rsid w:val="004E3B7A"/>
    <w:rsid w:val="004E3DA0"/>
    <w:rsid w:val="004E3F2B"/>
    <w:rsid w:val="004E43D4"/>
    <w:rsid w:val="004E4468"/>
    <w:rsid w:val="004E44A7"/>
    <w:rsid w:val="004E50F2"/>
    <w:rsid w:val="004E51D2"/>
    <w:rsid w:val="004E57EA"/>
    <w:rsid w:val="004E6C18"/>
    <w:rsid w:val="004E769B"/>
    <w:rsid w:val="004E7E40"/>
    <w:rsid w:val="004F01A1"/>
    <w:rsid w:val="004F0850"/>
    <w:rsid w:val="004F08AA"/>
    <w:rsid w:val="004F12EE"/>
    <w:rsid w:val="004F1B4C"/>
    <w:rsid w:val="004F1C26"/>
    <w:rsid w:val="004F323A"/>
    <w:rsid w:val="004F323D"/>
    <w:rsid w:val="004F34EE"/>
    <w:rsid w:val="004F4F9D"/>
    <w:rsid w:val="004F5B43"/>
    <w:rsid w:val="004F7034"/>
    <w:rsid w:val="004F76D5"/>
    <w:rsid w:val="00500D0B"/>
    <w:rsid w:val="00501672"/>
    <w:rsid w:val="00502D67"/>
    <w:rsid w:val="005035A9"/>
    <w:rsid w:val="005040E2"/>
    <w:rsid w:val="005042D5"/>
    <w:rsid w:val="00504781"/>
    <w:rsid w:val="00504B4C"/>
    <w:rsid w:val="00504C77"/>
    <w:rsid w:val="00504EB2"/>
    <w:rsid w:val="00504F56"/>
    <w:rsid w:val="0050584E"/>
    <w:rsid w:val="00505D2A"/>
    <w:rsid w:val="00507A0F"/>
    <w:rsid w:val="00507F76"/>
    <w:rsid w:val="005106D0"/>
    <w:rsid w:val="005113D7"/>
    <w:rsid w:val="005114D6"/>
    <w:rsid w:val="0051231B"/>
    <w:rsid w:val="005130C4"/>
    <w:rsid w:val="00513139"/>
    <w:rsid w:val="0051333B"/>
    <w:rsid w:val="0051353A"/>
    <w:rsid w:val="00513622"/>
    <w:rsid w:val="00513AA9"/>
    <w:rsid w:val="00513EAF"/>
    <w:rsid w:val="005150C3"/>
    <w:rsid w:val="00516546"/>
    <w:rsid w:val="00516A5B"/>
    <w:rsid w:val="00517287"/>
    <w:rsid w:val="005177C0"/>
    <w:rsid w:val="00517960"/>
    <w:rsid w:val="005214CC"/>
    <w:rsid w:val="00521E42"/>
    <w:rsid w:val="005225FA"/>
    <w:rsid w:val="00523AFD"/>
    <w:rsid w:val="00523B4E"/>
    <w:rsid w:val="005243F9"/>
    <w:rsid w:val="0052481E"/>
    <w:rsid w:val="00525CDC"/>
    <w:rsid w:val="00525FC4"/>
    <w:rsid w:val="0052642F"/>
    <w:rsid w:val="005268BA"/>
    <w:rsid w:val="00527113"/>
    <w:rsid w:val="00527824"/>
    <w:rsid w:val="00527BC1"/>
    <w:rsid w:val="00530544"/>
    <w:rsid w:val="0053104D"/>
    <w:rsid w:val="0053132B"/>
    <w:rsid w:val="0053158E"/>
    <w:rsid w:val="005315F5"/>
    <w:rsid w:val="005316D3"/>
    <w:rsid w:val="0053173A"/>
    <w:rsid w:val="00531FDF"/>
    <w:rsid w:val="00536A36"/>
    <w:rsid w:val="00536F92"/>
    <w:rsid w:val="005379CE"/>
    <w:rsid w:val="00537E13"/>
    <w:rsid w:val="0054026D"/>
    <w:rsid w:val="005409C5"/>
    <w:rsid w:val="00540B8A"/>
    <w:rsid w:val="00541E28"/>
    <w:rsid w:val="0054228C"/>
    <w:rsid w:val="005424D1"/>
    <w:rsid w:val="005428DB"/>
    <w:rsid w:val="005439F0"/>
    <w:rsid w:val="005446B9"/>
    <w:rsid w:val="00544B6F"/>
    <w:rsid w:val="00545049"/>
    <w:rsid w:val="00545972"/>
    <w:rsid w:val="00545FBF"/>
    <w:rsid w:val="005468F1"/>
    <w:rsid w:val="005474CD"/>
    <w:rsid w:val="00547724"/>
    <w:rsid w:val="005478FB"/>
    <w:rsid w:val="005502FF"/>
    <w:rsid w:val="005508D2"/>
    <w:rsid w:val="00551008"/>
    <w:rsid w:val="0055204D"/>
    <w:rsid w:val="0055232A"/>
    <w:rsid w:val="0055401E"/>
    <w:rsid w:val="00554B15"/>
    <w:rsid w:val="00554C8B"/>
    <w:rsid w:val="00554DD3"/>
    <w:rsid w:val="00555061"/>
    <w:rsid w:val="005557D0"/>
    <w:rsid w:val="00555B92"/>
    <w:rsid w:val="00556691"/>
    <w:rsid w:val="00557DD1"/>
    <w:rsid w:val="005604C6"/>
    <w:rsid w:val="00561316"/>
    <w:rsid w:val="00561653"/>
    <w:rsid w:val="00562671"/>
    <w:rsid w:val="00562B9E"/>
    <w:rsid w:val="00562E48"/>
    <w:rsid w:val="005630D1"/>
    <w:rsid w:val="0056339B"/>
    <w:rsid w:val="0056460D"/>
    <w:rsid w:val="00564831"/>
    <w:rsid w:val="00564B1E"/>
    <w:rsid w:val="00565A04"/>
    <w:rsid w:val="00565A9E"/>
    <w:rsid w:val="00566E21"/>
    <w:rsid w:val="0056737A"/>
    <w:rsid w:val="0056766B"/>
    <w:rsid w:val="00570DD1"/>
    <w:rsid w:val="005727F9"/>
    <w:rsid w:val="005741E0"/>
    <w:rsid w:val="00575494"/>
    <w:rsid w:val="00576652"/>
    <w:rsid w:val="00576974"/>
    <w:rsid w:val="00576F1C"/>
    <w:rsid w:val="005777CC"/>
    <w:rsid w:val="00577900"/>
    <w:rsid w:val="00577B6C"/>
    <w:rsid w:val="00577D35"/>
    <w:rsid w:val="00580444"/>
    <w:rsid w:val="00580628"/>
    <w:rsid w:val="00580EB8"/>
    <w:rsid w:val="005812A0"/>
    <w:rsid w:val="00582427"/>
    <w:rsid w:val="00582B38"/>
    <w:rsid w:val="00582EB4"/>
    <w:rsid w:val="00583481"/>
    <w:rsid w:val="00584239"/>
    <w:rsid w:val="0058431A"/>
    <w:rsid w:val="0058432B"/>
    <w:rsid w:val="005843DE"/>
    <w:rsid w:val="00585344"/>
    <w:rsid w:val="00585F2B"/>
    <w:rsid w:val="0058618A"/>
    <w:rsid w:val="005869BD"/>
    <w:rsid w:val="00586A59"/>
    <w:rsid w:val="00586CF0"/>
    <w:rsid w:val="00586EEB"/>
    <w:rsid w:val="00587133"/>
    <w:rsid w:val="00590A1A"/>
    <w:rsid w:val="005917AE"/>
    <w:rsid w:val="005918B3"/>
    <w:rsid w:val="00592705"/>
    <w:rsid w:val="0059290F"/>
    <w:rsid w:val="00592DC8"/>
    <w:rsid w:val="005935D3"/>
    <w:rsid w:val="00593651"/>
    <w:rsid w:val="005947C7"/>
    <w:rsid w:val="00595CC4"/>
    <w:rsid w:val="005963D8"/>
    <w:rsid w:val="00596BCA"/>
    <w:rsid w:val="00597294"/>
    <w:rsid w:val="005974DD"/>
    <w:rsid w:val="00597587"/>
    <w:rsid w:val="005979FD"/>
    <w:rsid w:val="00597DC5"/>
    <w:rsid w:val="005A004D"/>
    <w:rsid w:val="005A045A"/>
    <w:rsid w:val="005A0667"/>
    <w:rsid w:val="005A1401"/>
    <w:rsid w:val="005A1D2E"/>
    <w:rsid w:val="005A2342"/>
    <w:rsid w:val="005A2B96"/>
    <w:rsid w:val="005A33E8"/>
    <w:rsid w:val="005A3D80"/>
    <w:rsid w:val="005A42CA"/>
    <w:rsid w:val="005A486F"/>
    <w:rsid w:val="005A4FBC"/>
    <w:rsid w:val="005A5963"/>
    <w:rsid w:val="005A5B18"/>
    <w:rsid w:val="005A5C89"/>
    <w:rsid w:val="005A6921"/>
    <w:rsid w:val="005A742C"/>
    <w:rsid w:val="005B01EC"/>
    <w:rsid w:val="005B057D"/>
    <w:rsid w:val="005B070F"/>
    <w:rsid w:val="005B088D"/>
    <w:rsid w:val="005B08E6"/>
    <w:rsid w:val="005B0FF0"/>
    <w:rsid w:val="005B1576"/>
    <w:rsid w:val="005B1C12"/>
    <w:rsid w:val="005B1D52"/>
    <w:rsid w:val="005B3D66"/>
    <w:rsid w:val="005B5381"/>
    <w:rsid w:val="005B53DE"/>
    <w:rsid w:val="005B591A"/>
    <w:rsid w:val="005B5A47"/>
    <w:rsid w:val="005B6369"/>
    <w:rsid w:val="005B69C8"/>
    <w:rsid w:val="005B7F9F"/>
    <w:rsid w:val="005C010D"/>
    <w:rsid w:val="005C016B"/>
    <w:rsid w:val="005C028E"/>
    <w:rsid w:val="005C0293"/>
    <w:rsid w:val="005C0595"/>
    <w:rsid w:val="005C063D"/>
    <w:rsid w:val="005C1153"/>
    <w:rsid w:val="005C11D4"/>
    <w:rsid w:val="005C1DAB"/>
    <w:rsid w:val="005C330A"/>
    <w:rsid w:val="005C3389"/>
    <w:rsid w:val="005C3723"/>
    <w:rsid w:val="005C4417"/>
    <w:rsid w:val="005C44FE"/>
    <w:rsid w:val="005C57EB"/>
    <w:rsid w:val="005C5DDE"/>
    <w:rsid w:val="005C60D0"/>
    <w:rsid w:val="005C66D1"/>
    <w:rsid w:val="005C6BE6"/>
    <w:rsid w:val="005C6C8F"/>
    <w:rsid w:val="005C7C47"/>
    <w:rsid w:val="005D053C"/>
    <w:rsid w:val="005D0C8A"/>
    <w:rsid w:val="005D198C"/>
    <w:rsid w:val="005D1D77"/>
    <w:rsid w:val="005D1DBE"/>
    <w:rsid w:val="005D234E"/>
    <w:rsid w:val="005D2425"/>
    <w:rsid w:val="005D3368"/>
    <w:rsid w:val="005D377F"/>
    <w:rsid w:val="005D378D"/>
    <w:rsid w:val="005D42D5"/>
    <w:rsid w:val="005D4400"/>
    <w:rsid w:val="005D4B9D"/>
    <w:rsid w:val="005D4C47"/>
    <w:rsid w:val="005D4D0A"/>
    <w:rsid w:val="005D5AD2"/>
    <w:rsid w:val="005D607E"/>
    <w:rsid w:val="005D6CCF"/>
    <w:rsid w:val="005D7A5D"/>
    <w:rsid w:val="005E0AD4"/>
    <w:rsid w:val="005E0C32"/>
    <w:rsid w:val="005E12DC"/>
    <w:rsid w:val="005E1557"/>
    <w:rsid w:val="005E163D"/>
    <w:rsid w:val="005E1BF6"/>
    <w:rsid w:val="005E24BE"/>
    <w:rsid w:val="005E3843"/>
    <w:rsid w:val="005E3924"/>
    <w:rsid w:val="005E3BE5"/>
    <w:rsid w:val="005E4313"/>
    <w:rsid w:val="005E4DB5"/>
    <w:rsid w:val="005E5129"/>
    <w:rsid w:val="005E515B"/>
    <w:rsid w:val="005E5555"/>
    <w:rsid w:val="005E5B7D"/>
    <w:rsid w:val="005E5C60"/>
    <w:rsid w:val="005E6D9F"/>
    <w:rsid w:val="005E6E1E"/>
    <w:rsid w:val="005E6FC3"/>
    <w:rsid w:val="005E78BE"/>
    <w:rsid w:val="005E7BCE"/>
    <w:rsid w:val="005F0561"/>
    <w:rsid w:val="005F0754"/>
    <w:rsid w:val="005F09CF"/>
    <w:rsid w:val="005F0A89"/>
    <w:rsid w:val="005F10CD"/>
    <w:rsid w:val="005F16DA"/>
    <w:rsid w:val="005F1AF7"/>
    <w:rsid w:val="005F1CB6"/>
    <w:rsid w:val="005F320F"/>
    <w:rsid w:val="005F34D4"/>
    <w:rsid w:val="005F370C"/>
    <w:rsid w:val="005F3F2A"/>
    <w:rsid w:val="005F412B"/>
    <w:rsid w:val="005F4376"/>
    <w:rsid w:val="005F5BF1"/>
    <w:rsid w:val="005F67F5"/>
    <w:rsid w:val="005F6967"/>
    <w:rsid w:val="005F6B3C"/>
    <w:rsid w:val="005F71E8"/>
    <w:rsid w:val="005F7C30"/>
    <w:rsid w:val="006022FB"/>
    <w:rsid w:val="0060255E"/>
    <w:rsid w:val="00602959"/>
    <w:rsid w:val="00602C61"/>
    <w:rsid w:val="00602F36"/>
    <w:rsid w:val="006032CB"/>
    <w:rsid w:val="006032D4"/>
    <w:rsid w:val="0060352C"/>
    <w:rsid w:val="00603B6C"/>
    <w:rsid w:val="00604B70"/>
    <w:rsid w:val="00605E59"/>
    <w:rsid w:val="00606389"/>
    <w:rsid w:val="00606DF2"/>
    <w:rsid w:val="00606FDA"/>
    <w:rsid w:val="006070F8"/>
    <w:rsid w:val="00610121"/>
    <w:rsid w:val="0061068B"/>
    <w:rsid w:val="00610C18"/>
    <w:rsid w:val="00611D1B"/>
    <w:rsid w:val="00611E49"/>
    <w:rsid w:val="0061250A"/>
    <w:rsid w:val="00616158"/>
    <w:rsid w:val="00617E40"/>
    <w:rsid w:val="00620307"/>
    <w:rsid w:val="00622111"/>
    <w:rsid w:val="00622AE5"/>
    <w:rsid w:val="00623020"/>
    <w:rsid w:val="00623FBB"/>
    <w:rsid w:val="0062438D"/>
    <w:rsid w:val="00624B80"/>
    <w:rsid w:val="00624E8A"/>
    <w:rsid w:val="006259E2"/>
    <w:rsid w:val="00625F5E"/>
    <w:rsid w:val="00626296"/>
    <w:rsid w:val="006272FF"/>
    <w:rsid w:val="006275A0"/>
    <w:rsid w:val="006275A1"/>
    <w:rsid w:val="00627F7B"/>
    <w:rsid w:val="006304BC"/>
    <w:rsid w:val="0063056D"/>
    <w:rsid w:val="00630F42"/>
    <w:rsid w:val="00632424"/>
    <w:rsid w:val="00633385"/>
    <w:rsid w:val="006337FC"/>
    <w:rsid w:val="00633B03"/>
    <w:rsid w:val="0063436D"/>
    <w:rsid w:val="0063470C"/>
    <w:rsid w:val="006349D8"/>
    <w:rsid w:val="006378C0"/>
    <w:rsid w:val="00640E51"/>
    <w:rsid w:val="00641840"/>
    <w:rsid w:val="006422E3"/>
    <w:rsid w:val="006424F3"/>
    <w:rsid w:val="00642588"/>
    <w:rsid w:val="00643DFD"/>
    <w:rsid w:val="00644059"/>
    <w:rsid w:val="006440C3"/>
    <w:rsid w:val="00644FCB"/>
    <w:rsid w:val="0064523A"/>
    <w:rsid w:val="00645352"/>
    <w:rsid w:val="0064576F"/>
    <w:rsid w:val="00645B3F"/>
    <w:rsid w:val="006467F9"/>
    <w:rsid w:val="00646CBD"/>
    <w:rsid w:val="00647392"/>
    <w:rsid w:val="00650A50"/>
    <w:rsid w:val="00650B3F"/>
    <w:rsid w:val="00650D7B"/>
    <w:rsid w:val="00651046"/>
    <w:rsid w:val="00651416"/>
    <w:rsid w:val="00651D2B"/>
    <w:rsid w:val="00651D98"/>
    <w:rsid w:val="006524EA"/>
    <w:rsid w:val="00652AA2"/>
    <w:rsid w:val="006534B4"/>
    <w:rsid w:val="00653931"/>
    <w:rsid w:val="006546C7"/>
    <w:rsid w:val="00654D21"/>
    <w:rsid w:val="00655CE3"/>
    <w:rsid w:val="00655E43"/>
    <w:rsid w:val="0065606F"/>
    <w:rsid w:val="006562FE"/>
    <w:rsid w:val="006572E6"/>
    <w:rsid w:val="00657AB3"/>
    <w:rsid w:val="00660987"/>
    <w:rsid w:val="00661091"/>
    <w:rsid w:val="00661152"/>
    <w:rsid w:val="00662B85"/>
    <w:rsid w:val="00664A7D"/>
    <w:rsid w:val="00664E97"/>
    <w:rsid w:val="006663CF"/>
    <w:rsid w:val="006664A7"/>
    <w:rsid w:val="006669A1"/>
    <w:rsid w:val="006669E4"/>
    <w:rsid w:val="00667201"/>
    <w:rsid w:val="00667559"/>
    <w:rsid w:val="0066757A"/>
    <w:rsid w:val="0066773D"/>
    <w:rsid w:val="00670A59"/>
    <w:rsid w:val="0067110A"/>
    <w:rsid w:val="00671743"/>
    <w:rsid w:val="00671CB2"/>
    <w:rsid w:val="00672C90"/>
    <w:rsid w:val="006734FD"/>
    <w:rsid w:val="0067355E"/>
    <w:rsid w:val="0067399C"/>
    <w:rsid w:val="00674363"/>
    <w:rsid w:val="0067486F"/>
    <w:rsid w:val="00674929"/>
    <w:rsid w:val="00674E8F"/>
    <w:rsid w:val="00675077"/>
    <w:rsid w:val="0067539E"/>
    <w:rsid w:val="006761C2"/>
    <w:rsid w:val="00676ACE"/>
    <w:rsid w:val="00677915"/>
    <w:rsid w:val="00680368"/>
    <w:rsid w:val="006805FD"/>
    <w:rsid w:val="006806D5"/>
    <w:rsid w:val="00681949"/>
    <w:rsid w:val="00681C3E"/>
    <w:rsid w:val="00681F3A"/>
    <w:rsid w:val="00682433"/>
    <w:rsid w:val="0068243D"/>
    <w:rsid w:val="00682D3B"/>
    <w:rsid w:val="00682DF6"/>
    <w:rsid w:val="00683233"/>
    <w:rsid w:val="00683B38"/>
    <w:rsid w:val="006848AD"/>
    <w:rsid w:val="006849EA"/>
    <w:rsid w:val="00685019"/>
    <w:rsid w:val="00685093"/>
    <w:rsid w:val="0068589C"/>
    <w:rsid w:val="00685BB1"/>
    <w:rsid w:val="0068636D"/>
    <w:rsid w:val="006871EF"/>
    <w:rsid w:val="00687391"/>
    <w:rsid w:val="00687C62"/>
    <w:rsid w:val="00690561"/>
    <w:rsid w:val="00690E6C"/>
    <w:rsid w:val="00690FED"/>
    <w:rsid w:val="00691866"/>
    <w:rsid w:val="00692A0E"/>
    <w:rsid w:val="0069300F"/>
    <w:rsid w:val="00693588"/>
    <w:rsid w:val="00694521"/>
    <w:rsid w:val="00694A1A"/>
    <w:rsid w:val="00694E85"/>
    <w:rsid w:val="006950F4"/>
    <w:rsid w:val="00696378"/>
    <w:rsid w:val="00696493"/>
    <w:rsid w:val="006969E1"/>
    <w:rsid w:val="00696B5F"/>
    <w:rsid w:val="006970C0"/>
    <w:rsid w:val="006972F2"/>
    <w:rsid w:val="00697A73"/>
    <w:rsid w:val="006A1274"/>
    <w:rsid w:val="006A1597"/>
    <w:rsid w:val="006A1602"/>
    <w:rsid w:val="006A2695"/>
    <w:rsid w:val="006A3652"/>
    <w:rsid w:val="006A3836"/>
    <w:rsid w:val="006A3941"/>
    <w:rsid w:val="006A397E"/>
    <w:rsid w:val="006A3DCE"/>
    <w:rsid w:val="006A4567"/>
    <w:rsid w:val="006A4DAF"/>
    <w:rsid w:val="006A504E"/>
    <w:rsid w:val="006A509A"/>
    <w:rsid w:val="006A5469"/>
    <w:rsid w:val="006A55DF"/>
    <w:rsid w:val="006A5986"/>
    <w:rsid w:val="006A64B5"/>
    <w:rsid w:val="006A64DC"/>
    <w:rsid w:val="006A67A2"/>
    <w:rsid w:val="006A69DC"/>
    <w:rsid w:val="006A6AA8"/>
    <w:rsid w:val="006A6EC4"/>
    <w:rsid w:val="006A7F1D"/>
    <w:rsid w:val="006B02C4"/>
    <w:rsid w:val="006B0D98"/>
    <w:rsid w:val="006B29B0"/>
    <w:rsid w:val="006B2A18"/>
    <w:rsid w:val="006B2CD4"/>
    <w:rsid w:val="006B2DF8"/>
    <w:rsid w:val="006B3B81"/>
    <w:rsid w:val="006B4193"/>
    <w:rsid w:val="006B44A4"/>
    <w:rsid w:val="006B503B"/>
    <w:rsid w:val="006B530F"/>
    <w:rsid w:val="006B553F"/>
    <w:rsid w:val="006B5DCD"/>
    <w:rsid w:val="006B5E5E"/>
    <w:rsid w:val="006B5E71"/>
    <w:rsid w:val="006B65B4"/>
    <w:rsid w:val="006B7246"/>
    <w:rsid w:val="006B757F"/>
    <w:rsid w:val="006C03A2"/>
    <w:rsid w:val="006C1107"/>
    <w:rsid w:val="006C208B"/>
    <w:rsid w:val="006C20FA"/>
    <w:rsid w:val="006C2873"/>
    <w:rsid w:val="006C291F"/>
    <w:rsid w:val="006C29E4"/>
    <w:rsid w:val="006C2DB5"/>
    <w:rsid w:val="006C3797"/>
    <w:rsid w:val="006C39AB"/>
    <w:rsid w:val="006C4BAA"/>
    <w:rsid w:val="006C59B7"/>
    <w:rsid w:val="006C5D16"/>
    <w:rsid w:val="006C5DC7"/>
    <w:rsid w:val="006C65B2"/>
    <w:rsid w:val="006C6B91"/>
    <w:rsid w:val="006D0181"/>
    <w:rsid w:val="006D09E2"/>
    <w:rsid w:val="006D0D37"/>
    <w:rsid w:val="006D1787"/>
    <w:rsid w:val="006D1DA8"/>
    <w:rsid w:val="006D1DE8"/>
    <w:rsid w:val="006D22D1"/>
    <w:rsid w:val="006D263A"/>
    <w:rsid w:val="006D2919"/>
    <w:rsid w:val="006D2E43"/>
    <w:rsid w:val="006D2F0F"/>
    <w:rsid w:val="006D352A"/>
    <w:rsid w:val="006D4091"/>
    <w:rsid w:val="006D4569"/>
    <w:rsid w:val="006D6FD8"/>
    <w:rsid w:val="006D7C26"/>
    <w:rsid w:val="006E0478"/>
    <w:rsid w:val="006E2587"/>
    <w:rsid w:val="006E2597"/>
    <w:rsid w:val="006E3872"/>
    <w:rsid w:val="006E3B6A"/>
    <w:rsid w:val="006E4639"/>
    <w:rsid w:val="006E4934"/>
    <w:rsid w:val="006E4B6F"/>
    <w:rsid w:val="006E4D44"/>
    <w:rsid w:val="006E54A1"/>
    <w:rsid w:val="006E56FA"/>
    <w:rsid w:val="006E5C0B"/>
    <w:rsid w:val="006E6534"/>
    <w:rsid w:val="006E7E08"/>
    <w:rsid w:val="006F0149"/>
    <w:rsid w:val="006F1003"/>
    <w:rsid w:val="006F11EE"/>
    <w:rsid w:val="006F1420"/>
    <w:rsid w:val="006F18A9"/>
    <w:rsid w:val="006F1FFC"/>
    <w:rsid w:val="006F2A88"/>
    <w:rsid w:val="006F2AF6"/>
    <w:rsid w:val="006F2E4E"/>
    <w:rsid w:val="006F37A7"/>
    <w:rsid w:val="006F3F68"/>
    <w:rsid w:val="006F4042"/>
    <w:rsid w:val="006F427B"/>
    <w:rsid w:val="006F4432"/>
    <w:rsid w:val="006F4820"/>
    <w:rsid w:val="006F52ED"/>
    <w:rsid w:val="006F543B"/>
    <w:rsid w:val="006F571A"/>
    <w:rsid w:val="006F66AB"/>
    <w:rsid w:val="006F7A27"/>
    <w:rsid w:val="006F7A89"/>
    <w:rsid w:val="007000C1"/>
    <w:rsid w:val="007002E0"/>
    <w:rsid w:val="007008F0"/>
    <w:rsid w:val="007012FF"/>
    <w:rsid w:val="00701A33"/>
    <w:rsid w:val="00701EF7"/>
    <w:rsid w:val="0070211B"/>
    <w:rsid w:val="007029F1"/>
    <w:rsid w:val="007031D1"/>
    <w:rsid w:val="00703CAF"/>
    <w:rsid w:val="00704B3A"/>
    <w:rsid w:val="00704BE4"/>
    <w:rsid w:val="007060F6"/>
    <w:rsid w:val="00706224"/>
    <w:rsid w:val="007065EB"/>
    <w:rsid w:val="0070664E"/>
    <w:rsid w:val="00706CC5"/>
    <w:rsid w:val="00706F4B"/>
    <w:rsid w:val="00707BC9"/>
    <w:rsid w:val="00707C77"/>
    <w:rsid w:val="007109D4"/>
    <w:rsid w:val="00711A90"/>
    <w:rsid w:val="00711E6D"/>
    <w:rsid w:val="00712143"/>
    <w:rsid w:val="007128BF"/>
    <w:rsid w:val="00712EC2"/>
    <w:rsid w:val="00713AF0"/>
    <w:rsid w:val="00713F22"/>
    <w:rsid w:val="00715581"/>
    <w:rsid w:val="007159F1"/>
    <w:rsid w:val="007162CC"/>
    <w:rsid w:val="00716628"/>
    <w:rsid w:val="00716D71"/>
    <w:rsid w:val="007200D5"/>
    <w:rsid w:val="0072185B"/>
    <w:rsid w:val="0072186A"/>
    <w:rsid w:val="0072209C"/>
    <w:rsid w:val="007221BC"/>
    <w:rsid w:val="007224DA"/>
    <w:rsid w:val="007224F0"/>
    <w:rsid w:val="00723F15"/>
    <w:rsid w:val="00724B07"/>
    <w:rsid w:val="00724C0B"/>
    <w:rsid w:val="00724DA8"/>
    <w:rsid w:val="0072578A"/>
    <w:rsid w:val="007258F5"/>
    <w:rsid w:val="007269EB"/>
    <w:rsid w:val="00727758"/>
    <w:rsid w:val="00727B9C"/>
    <w:rsid w:val="00730677"/>
    <w:rsid w:val="00730A3E"/>
    <w:rsid w:val="007324A7"/>
    <w:rsid w:val="00732533"/>
    <w:rsid w:val="00732655"/>
    <w:rsid w:val="00735D09"/>
    <w:rsid w:val="00736724"/>
    <w:rsid w:val="007368DF"/>
    <w:rsid w:val="007369AA"/>
    <w:rsid w:val="00737231"/>
    <w:rsid w:val="00737704"/>
    <w:rsid w:val="00737993"/>
    <w:rsid w:val="00737AAB"/>
    <w:rsid w:val="0074035C"/>
    <w:rsid w:val="007406D7"/>
    <w:rsid w:val="00740F1F"/>
    <w:rsid w:val="00741A5D"/>
    <w:rsid w:val="0074284C"/>
    <w:rsid w:val="00742C2F"/>
    <w:rsid w:val="0074349E"/>
    <w:rsid w:val="00744784"/>
    <w:rsid w:val="00745596"/>
    <w:rsid w:val="00746320"/>
    <w:rsid w:val="00746568"/>
    <w:rsid w:val="007469B7"/>
    <w:rsid w:val="007470F6"/>
    <w:rsid w:val="00747BC6"/>
    <w:rsid w:val="007500DF"/>
    <w:rsid w:val="0075036A"/>
    <w:rsid w:val="00750379"/>
    <w:rsid w:val="007511A3"/>
    <w:rsid w:val="007513E9"/>
    <w:rsid w:val="0075143B"/>
    <w:rsid w:val="00751C3F"/>
    <w:rsid w:val="0075296D"/>
    <w:rsid w:val="0075299F"/>
    <w:rsid w:val="00753969"/>
    <w:rsid w:val="00753D05"/>
    <w:rsid w:val="007541F6"/>
    <w:rsid w:val="007543A9"/>
    <w:rsid w:val="00754AE8"/>
    <w:rsid w:val="00754C75"/>
    <w:rsid w:val="0075515D"/>
    <w:rsid w:val="00755383"/>
    <w:rsid w:val="007558AA"/>
    <w:rsid w:val="00755D7B"/>
    <w:rsid w:val="00756AEA"/>
    <w:rsid w:val="0075783B"/>
    <w:rsid w:val="0075790A"/>
    <w:rsid w:val="00757DA4"/>
    <w:rsid w:val="00757E4A"/>
    <w:rsid w:val="00761510"/>
    <w:rsid w:val="00761521"/>
    <w:rsid w:val="00762426"/>
    <w:rsid w:val="0076287A"/>
    <w:rsid w:val="007637AD"/>
    <w:rsid w:val="007637F5"/>
    <w:rsid w:val="00763DB3"/>
    <w:rsid w:val="00763DDB"/>
    <w:rsid w:val="0076457D"/>
    <w:rsid w:val="007645D7"/>
    <w:rsid w:val="007654EB"/>
    <w:rsid w:val="0076640A"/>
    <w:rsid w:val="0076659A"/>
    <w:rsid w:val="00767090"/>
    <w:rsid w:val="00770B31"/>
    <w:rsid w:val="00772239"/>
    <w:rsid w:val="0077300B"/>
    <w:rsid w:val="0077365D"/>
    <w:rsid w:val="007740CB"/>
    <w:rsid w:val="00774A9E"/>
    <w:rsid w:val="00775540"/>
    <w:rsid w:val="00775B29"/>
    <w:rsid w:val="00776826"/>
    <w:rsid w:val="00777137"/>
    <w:rsid w:val="00777206"/>
    <w:rsid w:val="00777878"/>
    <w:rsid w:val="00777A85"/>
    <w:rsid w:val="0078195B"/>
    <w:rsid w:val="0078219C"/>
    <w:rsid w:val="007828F1"/>
    <w:rsid w:val="007834B8"/>
    <w:rsid w:val="00783535"/>
    <w:rsid w:val="00783C32"/>
    <w:rsid w:val="00783D14"/>
    <w:rsid w:val="00784277"/>
    <w:rsid w:val="0078436D"/>
    <w:rsid w:val="00784454"/>
    <w:rsid w:val="007859B7"/>
    <w:rsid w:val="00785E09"/>
    <w:rsid w:val="00786264"/>
    <w:rsid w:val="0078715D"/>
    <w:rsid w:val="00787660"/>
    <w:rsid w:val="007903C1"/>
    <w:rsid w:val="0079058C"/>
    <w:rsid w:val="00790737"/>
    <w:rsid w:val="007909CD"/>
    <w:rsid w:val="00790A3F"/>
    <w:rsid w:val="0079171C"/>
    <w:rsid w:val="00791801"/>
    <w:rsid w:val="00791EED"/>
    <w:rsid w:val="007924BB"/>
    <w:rsid w:val="007944E2"/>
    <w:rsid w:val="00794B65"/>
    <w:rsid w:val="007957B9"/>
    <w:rsid w:val="00795E9C"/>
    <w:rsid w:val="00796351"/>
    <w:rsid w:val="00796E2D"/>
    <w:rsid w:val="007A082E"/>
    <w:rsid w:val="007A1108"/>
    <w:rsid w:val="007A1ACD"/>
    <w:rsid w:val="007A1B6B"/>
    <w:rsid w:val="007A2344"/>
    <w:rsid w:val="007A24E4"/>
    <w:rsid w:val="007A2570"/>
    <w:rsid w:val="007A2580"/>
    <w:rsid w:val="007A3123"/>
    <w:rsid w:val="007A3AB6"/>
    <w:rsid w:val="007A46FD"/>
    <w:rsid w:val="007A5343"/>
    <w:rsid w:val="007A5773"/>
    <w:rsid w:val="007A6540"/>
    <w:rsid w:val="007A6B68"/>
    <w:rsid w:val="007A6C85"/>
    <w:rsid w:val="007A6D78"/>
    <w:rsid w:val="007B0EB5"/>
    <w:rsid w:val="007B1440"/>
    <w:rsid w:val="007B25E6"/>
    <w:rsid w:val="007B29C9"/>
    <w:rsid w:val="007B38DC"/>
    <w:rsid w:val="007B4ADB"/>
    <w:rsid w:val="007B4B35"/>
    <w:rsid w:val="007B4B98"/>
    <w:rsid w:val="007B5060"/>
    <w:rsid w:val="007B51E2"/>
    <w:rsid w:val="007B6040"/>
    <w:rsid w:val="007B7001"/>
    <w:rsid w:val="007B75B7"/>
    <w:rsid w:val="007B7620"/>
    <w:rsid w:val="007C0F03"/>
    <w:rsid w:val="007C1841"/>
    <w:rsid w:val="007C1859"/>
    <w:rsid w:val="007C2C4E"/>
    <w:rsid w:val="007C336A"/>
    <w:rsid w:val="007C37F5"/>
    <w:rsid w:val="007C4041"/>
    <w:rsid w:val="007C4AF0"/>
    <w:rsid w:val="007C59D5"/>
    <w:rsid w:val="007C619A"/>
    <w:rsid w:val="007C7821"/>
    <w:rsid w:val="007C7874"/>
    <w:rsid w:val="007D007F"/>
    <w:rsid w:val="007D0600"/>
    <w:rsid w:val="007D0F3F"/>
    <w:rsid w:val="007D1454"/>
    <w:rsid w:val="007D18FB"/>
    <w:rsid w:val="007D1E3B"/>
    <w:rsid w:val="007D216A"/>
    <w:rsid w:val="007D336C"/>
    <w:rsid w:val="007D362A"/>
    <w:rsid w:val="007D375F"/>
    <w:rsid w:val="007D391F"/>
    <w:rsid w:val="007D3B91"/>
    <w:rsid w:val="007D3BF1"/>
    <w:rsid w:val="007D49CB"/>
    <w:rsid w:val="007D4DD4"/>
    <w:rsid w:val="007D4DF4"/>
    <w:rsid w:val="007D52B9"/>
    <w:rsid w:val="007D584E"/>
    <w:rsid w:val="007D5A94"/>
    <w:rsid w:val="007D5B87"/>
    <w:rsid w:val="007D7205"/>
    <w:rsid w:val="007E146B"/>
    <w:rsid w:val="007E1F2E"/>
    <w:rsid w:val="007E2564"/>
    <w:rsid w:val="007E29E6"/>
    <w:rsid w:val="007E2A5D"/>
    <w:rsid w:val="007E2F7E"/>
    <w:rsid w:val="007E36C7"/>
    <w:rsid w:val="007E3D89"/>
    <w:rsid w:val="007E4E76"/>
    <w:rsid w:val="007E5604"/>
    <w:rsid w:val="007E5C3B"/>
    <w:rsid w:val="007E64FD"/>
    <w:rsid w:val="007E6A85"/>
    <w:rsid w:val="007E6AA6"/>
    <w:rsid w:val="007E6BB8"/>
    <w:rsid w:val="007E709E"/>
    <w:rsid w:val="007E7143"/>
    <w:rsid w:val="007E75EB"/>
    <w:rsid w:val="007E7788"/>
    <w:rsid w:val="007E7E10"/>
    <w:rsid w:val="007F02B8"/>
    <w:rsid w:val="007F0A08"/>
    <w:rsid w:val="007F17A1"/>
    <w:rsid w:val="007F2B95"/>
    <w:rsid w:val="007F3A79"/>
    <w:rsid w:val="007F3CEE"/>
    <w:rsid w:val="007F44BB"/>
    <w:rsid w:val="007F4BCA"/>
    <w:rsid w:val="007F5D35"/>
    <w:rsid w:val="007F6731"/>
    <w:rsid w:val="007F67AB"/>
    <w:rsid w:val="007F735E"/>
    <w:rsid w:val="0080045F"/>
    <w:rsid w:val="00800996"/>
    <w:rsid w:val="00801EEA"/>
    <w:rsid w:val="008024F6"/>
    <w:rsid w:val="0080391A"/>
    <w:rsid w:val="008039D3"/>
    <w:rsid w:val="00803E84"/>
    <w:rsid w:val="00804138"/>
    <w:rsid w:val="008065C0"/>
    <w:rsid w:val="00807268"/>
    <w:rsid w:val="00813DD3"/>
    <w:rsid w:val="00817AB6"/>
    <w:rsid w:val="00820053"/>
    <w:rsid w:val="008202D4"/>
    <w:rsid w:val="00820DF5"/>
    <w:rsid w:val="00820F6A"/>
    <w:rsid w:val="00821663"/>
    <w:rsid w:val="008218A5"/>
    <w:rsid w:val="00821B3D"/>
    <w:rsid w:val="008220AB"/>
    <w:rsid w:val="00822AF2"/>
    <w:rsid w:val="00822CF4"/>
    <w:rsid w:val="008233D5"/>
    <w:rsid w:val="0082452C"/>
    <w:rsid w:val="00824595"/>
    <w:rsid w:val="008245D8"/>
    <w:rsid w:val="00824E97"/>
    <w:rsid w:val="00826D2B"/>
    <w:rsid w:val="00826E4C"/>
    <w:rsid w:val="008274D6"/>
    <w:rsid w:val="00831365"/>
    <w:rsid w:val="008347F7"/>
    <w:rsid w:val="008349CE"/>
    <w:rsid w:val="00835095"/>
    <w:rsid w:val="0083578E"/>
    <w:rsid w:val="00835ED8"/>
    <w:rsid w:val="0083606E"/>
    <w:rsid w:val="0083661B"/>
    <w:rsid w:val="00836AEB"/>
    <w:rsid w:val="00836B34"/>
    <w:rsid w:val="00841FF5"/>
    <w:rsid w:val="00842A66"/>
    <w:rsid w:val="00842E4D"/>
    <w:rsid w:val="00843A92"/>
    <w:rsid w:val="0084404C"/>
    <w:rsid w:val="008440CC"/>
    <w:rsid w:val="0084412B"/>
    <w:rsid w:val="00844DB7"/>
    <w:rsid w:val="00844F9A"/>
    <w:rsid w:val="00845237"/>
    <w:rsid w:val="00845F62"/>
    <w:rsid w:val="00846696"/>
    <w:rsid w:val="00846762"/>
    <w:rsid w:val="00846B95"/>
    <w:rsid w:val="00846FF9"/>
    <w:rsid w:val="00847183"/>
    <w:rsid w:val="00847542"/>
    <w:rsid w:val="00847CE0"/>
    <w:rsid w:val="008502AF"/>
    <w:rsid w:val="00850473"/>
    <w:rsid w:val="008514E6"/>
    <w:rsid w:val="008517E8"/>
    <w:rsid w:val="00852327"/>
    <w:rsid w:val="00853878"/>
    <w:rsid w:val="008542FE"/>
    <w:rsid w:val="00854A10"/>
    <w:rsid w:val="00855636"/>
    <w:rsid w:val="00855F80"/>
    <w:rsid w:val="008565AE"/>
    <w:rsid w:val="00856B31"/>
    <w:rsid w:val="00857372"/>
    <w:rsid w:val="008574FD"/>
    <w:rsid w:val="00857571"/>
    <w:rsid w:val="008579AC"/>
    <w:rsid w:val="00857B6B"/>
    <w:rsid w:val="0086048B"/>
    <w:rsid w:val="00861375"/>
    <w:rsid w:val="008615C3"/>
    <w:rsid w:val="00861663"/>
    <w:rsid w:val="008616B9"/>
    <w:rsid w:val="00861999"/>
    <w:rsid w:val="008638B5"/>
    <w:rsid w:val="00863930"/>
    <w:rsid w:val="008639EA"/>
    <w:rsid w:val="00863D13"/>
    <w:rsid w:val="00863DC8"/>
    <w:rsid w:val="00864A5F"/>
    <w:rsid w:val="0086578D"/>
    <w:rsid w:val="00866923"/>
    <w:rsid w:val="00867244"/>
    <w:rsid w:val="00867671"/>
    <w:rsid w:val="00867A14"/>
    <w:rsid w:val="00867E05"/>
    <w:rsid w:val="00867F18"/>
    <w:rsid w:val="0087113A"/>
    <w:rsid w:val="00871A17"/>
    <w:rsid w:val="00871C0E"/>
    <w:rsid w:val="00872F58"/>
    <w:rsid w:val="0087385A"/>
    <w:rsid w:val="00875478"/>
    <w:rsid w:val="00875DF8"/>
    <w:rsid w:val="00875E2A"/>
    <w:rsid w:val="00880297"/>
    <w:rsid w:val="00881333"/>
    <w:rsid w:val="00881D29"/>
    <w:rsid w:val="00881E4B"/>
    <w:rsid w:val="00882B2F"/>
    <w:rsid w:val="00883432"/>
    <w:rsid w:val="0088351A"/>
    <w:rsid w:val="008841C0"/>
    <w:rsid w:val="008847CC"/>
    <w:rsid w:val="00884D88"/>
    <w:rsid w:val="0088599C"/>
    <w:rsid w:val="00885ABA"/>
    <w:rsid w:val="008860D5"/>
    <w:rsid w:val="00886893"/>
    <w:rsid w:val="00886A63"/>
    <w:rsid w:val="00886D70"/>
    <w:rsid w:val="00887BDE"/>
    <w:rsid w:val="00887CB5"/>
    <w:rsid w:val="00887F5F"/>
    <w:rsid w:val="00891005"/>
    <w:rsid w:val="008915C9"/>
    <w:rsid w:val="0089170F"/>
    <w:rsid w:val="00891882"/>
    <w:rsid w:val="00891DA7"/>
    <w:rsid w:val="00892A2B"/>
    <w:rsid w:val="00892EAE"/>
    <w:rsid w:val="00893884"/>
    <w:rsid w:val="00894EB5"/>
    <w:rsid w:val="00895789"/>
    <w:rsid w:val="008958A1"/>
    <w:rsid w:val="00895FC5"/>
    <w:rsid w:val="008979D3"/>
    <w:rsid w:val="00897C35"/>
    <w:rsid w:val="00897C4A"/>
    <w:rsid w:val="00897C60"/>
    <w:rsid w:val="008A02B2"/>
    <w:rsid w:val="008A0474"/>
    <w:rsid w:val="008A054A"/>
    <w:rsid w:val="008A0F33"/>
    <w:rsid w:val="008A1745"/>
    <w:rsid w:val="008A1B78"/>
    <w:rsid w:val="008A1DF1"/>
    <w:rsid w:val="008A22ED"/>
    <w:rsid w:val="008A238F"/>
    <w:rsid w:val="008A2B07"/>
    <w:rsid w:val="008A4679"/>
    <w:rsid w:val="008A4841"/>
    <w:rsid w:val="008A4A7C"/>
    <w:rsid w:val="008A5391"/>
    <w:rsid w:val="008A5919"/>
    <w:rsid w:val="008A5F64"/>
    <w:rsid w:val="008A6935"/>
    <w:rsid w:val="008A6AEE"/>
    <w:rsid w:val="008A76FD"/>
    <w:rsid w:val="008A7F97"/>
    <w:rsid w:val="008B1C99"/>
    <w:rsid w:val="008B2604"/>
    <w:rsid w:val="008B2955"/>
    <w:rsid w:val="008B2F3C"/>
    <w:rsid w:val="008B62E7"/>
    <w:rsid w:val="008B67C7"/>
    <w:rsid w:val="008B6B30"/>
    <w:rsid w:val="008B7309"/>
    <w:rsid w:val="008C00C9"/>
    <w:rsid w:val="008C027B"/>
    <w:rsid w:val="008C0CCB"/>
    <w:rsid w:val="008C0CE7"/>
    <w:rsid w:val="008C0E73"/>
    <w:rsid w:val="008C1F1F"/>
    <w:rsid w:val="008C234D"/>
    <w:rsid w:val="008C26F4"/>
    <w:rsid w:val="008C393B"/>
    <w:rsid w:val="008C39FF"/>
    <w:rsid w:val="008C3AB9"/>
    <w:rsid w:val="008C6128"/>
    <w:rsid w:val="008C6955"/>
    <w:rsid w:val="008C74C6"/>
    <w:rsid w:val="008C7625"/>
    <w:rsid w:val="008D08E9"/>
    <w:rsid w:val="008D0948"/>
    <w:rsid w:val="008D0BC5"/>
    <w:rsid w:val="008D0E30"/>
    <w:rsid w:val="008D2CCE"/>
    <w:rsid w:val="008D302D"/>
    <w:rsid w:val="008D4B20"/>
    <w:rsid w:val="008D5513"/>
    <w:rsid w:val="008D5E81"/>
    <w:rsid w:val="008D62F7"/>
    <w:rsid w:val="008D641D"/>
    <w:rsid w:val="008D6731"/>
    <w:rsid w:val="008D677A"/>
    <w:rsid w:val="008D6E23"/>
    <w:rsid w:val="008D7100"/>
    <w:rsid w:val="008D76D0"/>
    <w:rsid w:val="008D7B11"/>
    <w:rsid w:val="008E0160"/>
    <w:rsid w:val="008E0FF4"/>
    <w:rsid w:val="008E184F"/>
    <w:rsid w:val="008E1FD0"/>
    <w:rsid w:val="008E23A0"/>
    <w:rsid w:val="008E26BE"/>
    <w:rsid w:val="008E2A65"/>
    <w:rsid w:val="008E4746"/>
    <w:rsid w:val="008E492C"/>
    <w:rsid w:val="008E4EBB"/>
    <w:rsid w:val="008E506D"/>
    <w:rsid w:val="008E514B"/>
    <w:rsid w:val="008E564A"/>
    <w:rsid w:val="008E6B05"/>
    <w:rsid w:val="008E6F52"/>
    <w:rsid w:val="008E7703"/>
    <w:rsid w:val="008E7BEE"/>
    <w:rsid w:val="008F0A19"/>
    <w:rsid w:val="008F0C8E"/>
    <w:rsid w:val="008F1351"/>
    <w:rsid w:val="008F17AA"/>
    <w:rsid w:val="008F189E"/>
    <w:rsid w:val="008F18F6"/>
    <w:rsid w:val="008F2026"/>
    <w:rsid w:val="008F3FC0"/>
    <w:rsid w:val="008F4066"/>
    <w:rsid w:val="008F4426"/>
    <w:rsid w:val="008F499A"/>
    <w:rsid w:val="008F49A8"/>
    <w:rsid w:val="008F4CD7"/>
    <w:rsid w:val="008F4D9A"/>
    <w:rsid w:val="008F5494"/>
    <w:rsid w:val="008F5926"/>
    <w:rsid w:val="008F5B4B"/>
    <w:rsid w:val="008F5D6E"/>
    <w:rsid w:val="008F674C"/>
    <w:rsid w:val="008F6BBB"/>
    <w:rsid w:val="008F6D16"/>
    <w:rsid w:val="008F75BF"/>
    <w:rsid w:val="00900580"/>
    <w:rsid w:val="00901785"/>
    <w:rsid w:val="00902814"/>
    <w:rsid w:val="00902983"/>
    <w:rsid w:val="00902E51"/>
    <w:rsid w:val="00902FD3"/>
    <w:rsid w:val="009033D2"/>
    <w:rsid w:val="00903A1F"/>
    <w:rsid w:val="00903D0D"/>
    <w:rsid w:val="009048C4"/>
    <w:rsid w:val="009049D9"/>
    <w:rsid w:val="0090643B"/>
    <w:rsid w:val="009076B9"/>
    <w:rsid w:val="00907BAA"/>
    <w:rsid w:val="00911270"/>
    <w:rsid w:val="009120A3"/>
    <w:rsid w:val="00912993"/>
    <w:rsid w:val="00912DC1"/>
    <w:rsid w:val="00913E5B"/>
    <w:rsid w:val="009142E2"/>
    <w:rsid w:val="0091463C"/>
    <w:rsid w:val="00914859"/>
    <w:rsid w:val="009152C1"/>
    <w:rsid w:val="00915CFF"/>
    <w:rsid w:val="009162CF"/>
    <w:rsid w:val="009163F1"/>
    <w:rsid w:val="009170CB"/>
    <w:rsid w:val="009174D2"/>
    <w:rsid w:val="0092013F"/>
    <w:rsid w:val="00920481"/>
    <w:rsid w:val="00920824"/>
    <w:rsid w:val="0092087F"/>
    <w:rsid w:val="00922CBB"/>
    <w:rsid w:val="00923054"/>
    <w:rsid w:val="009240C5"/>
    <w:rsid w:val="0092420C"/>
    <w:rsid w:val="00924AC9"/>
    <w:rsid w:val="00924D1E"/>
    <w:rsid w:val="00925C10"/>
    <w:rsid w:val="00926526"/>
    <w:rsid w:val="00926616"/>
    <w:rsid w:val="00926B86"/>
    <w:rsid w:val="00926C60"/>
    <w:rsid w:val="009273C4"/>
    <w:rsid w:val="00927948"/>
    <w:rsid w:val="0093022F"/>
    <w:rsid w:val="009302DC"/>
    <w:rsid w:val="00932D2A"/>
    <w:rsid w:val="00932F02"/>
    <w:rsid w:val="00933597"/>
    <w:rsid w:val="00934404"/>
    <w:rsid w:val="00935A33"/>
    <w:rsid w:val="00935B49"/>
    <w:rsid w:val="0093617A"/>
    <w:rsid w:val="00937D73"/>
    <w:rsid w:val="0094072B"/>
    <w:rsid w:val="00941BF9"/>
    <w:rsid w:val="00942199"/>
    <w:rsid w:val="009426AC"/>
    <w:rsid w:val="009443CC"/>
    <w:rsid w:val="00944DEA"/>
    <w:rsid w:val="009453AF"/>
    <w:rsid w:val="00946D07"/>
    <w:rsid w:val="00946F2E"/>
    <w:rsid w:val="009470F8"/>
    <w:rsid w:val="00947474"/>
    <w:rsid w:val="00947ED5"/>
    <w:rsid w:val="009509F6"/>
    <w:rsid w:val="00950C38"/>
    <w:rsid w:val="00950DF2"/>
    <w:rsid w:val="00951122"/>
    <w:rsid w:val="009516F5"/>
    <w:rsid w:val="00951A7C"/>
    <w:rsid w:val="00951AC3"/>
    <w:rsid w:val="00951CCE"/>
    <w:rsid w:val="00951CD5"/>
    <w:rsid w:val="0095201A"/>
    <w:rsid w:val="00953938"/>
    <w:rsid w:val="00953C09"/>
    <w:rsid w:val="00954C7F"/>
    <w:rsid w:val="009553D4"/>
    <w:rsid w:val="009558DC"/>
    <w:rsid w:val="00955E32"/>
    <w:rsid w:val="00955F52"/>
    <w:rsid w:val="0095655D"/>
    <w:rsid w:val="00956CDA"/>
    <w:rsid w:val="0095726B"/>
    <w:rsid w:val="00960BE9"/>
    <w:rsid w:val="00960DC0"/>
    <w:rsid w:val="00960E3F"/>
    <w:rsid w:val="00961DA9"/>
    <w:rsid w:val="00962646"/>
    <w:rsid w:val="0096272F"/>
    <w:rsid w:val="009644AD"/>
    <w:rsid w:val="00964902"/>
    <w:rsid w:val="00965DD9"/>
    <w:rsid w:val="00966149"/>
    <w:rsid w:val="009667F5"/>
    <w:rsid w:val="00966986"/>
    <w:rsid w:val="00966B17"/>
    <w:rsid w:val="00966CE3"/>
    <w:rsid w:val="009672B8"/>
    <w:rsid w:val="00967C95"/>
    <w:rsid w:val="00970248"/>
    <w:rsid w:val="00970538"/>
    <w:rsid w:val="00970B9B"/>
    <w:rsid w:val="00970E5D"/>
    <w:rsid w:val="00970FFA"/>
    <w:rsid w:val="0097118C"/>
    <w:rsid w:val="0097195D"/>
    <w:rsid w:val="00971A16"/>
    <w:rsid w:val="0097273A"/>
    <w:rsid w:val="00972968"/>
    <w:rsid w:val="00972E3B"/>
    <w:rsid w:val="00972EBB"/>
    <w:rsid w:val="0097345C"/>
    <w:rsid w:val="00973805"/>
    <w:rsid w:val="0097388E"/>
    <w:rsid w:val="009738B3"/>
    <w:rsid w:val="00973FC1"/>
    <w:rsid w:val="0097458E"/>
    <w:rsid w:val="0097459C"/>
    <w:rsid w:val="009746AF"/>
    <w:rsid w:val="009757FB"/>
    <w:rsid w:val="00975AF0"/>
    <w:rsid w:val="009765D7"/>
    <w:rsid w:val="00980201"/>
    <w:rsid w:val="009804BB"/>
    <w:rsid w:val="00980E92"/>
    <w:rsid w:val="0098174C"/>
    <w:rsid w:val="00981794"/>
    <w:rsid w:val="00981BB1"/>
    <w:rsid w:val="00981DEA"/>
    <w:rsid w:val="00981F59"/>
    <w:rsid w:val="009822BC"/>
    <w:rsid w:val="00982D1B"/>
    <w:rsid w:val="00983C3D"/>
    <w:rsid w:val="0098459B"/>
    <w:rsid w:val="009859C6"/>
    <w:rsid w:val="00985FAA"/>
    <w:rsid w:val="00986872"/>
    <w:rsid w:val="009879E5"/>
    <w:rsid w:val="00987C27"/>
    <w:rsid w:val="00987F0A"/>
    <w:rsid w:val="00990020"/>
    <w:rsid w:val="0099011A"/>
    <w:rsid w:val="009901FD"/>
    <w:rsid w:val="00990788"/>
    <w:rsid w:val="00990C53"/>
    <w:rsid w:val="009910C9"/>
    <w:rsid w:val="009915FD"/>
    <w:rsid w:val="009916D6"/>
    <w:rsid w:val="0099379F"/>
    <w:rsid w:val="009938B9"/>
    <w:rsid w:val="00993BC8"/>
    <w:rsid w:val="00995672"/>
    <w:rsid w:val="00995E2D"/>
    <w:rsid w:val="009964F5"/>
    <w:rsid w:val="00997406"/>
    <w:rsid w:val="00997846"/>
    <w:rsid w:val="00997C14"/>
    <w:rsid w:val="00997E17"/>
    <w:rsid w:val="00997F8A"/>
    <w:rsid w:val="009A00DD"/>
    <w:rsid w:val="009A076C"/>
    <w:rsid w:val="009A0952"/>
    <w:rsid w:val="009A0DD9"/>
    <w:rsid w:val="009A0E2B"/>
    <w:rsid w:val="009A104B"/>
    <w:rsid w:val="009A17A0"/>
    <w:rsid w:val="009A1C6F"/>
    <w:rsid w:val="009A24E7"/>
    <w:rsid w:val="009A3877"/>
    <w:rsid w:val="009A3B8A"/>
    <w:rsid w:val="009A3EB5"/>
    <w:rsid w:val="009A3F82"/>
    <w:rsid w:val="009A474B"/>
    <w:rsid w:val="009A5448"/>
    <w:rsid w:val="009A5D49"/>
    <w:rsid w:val="009A5EBF"/>
    <w:rsid w:val="009A6511"/>
    <w:rsid w:val="009A739E"/>
    <w:rsid w:val="009B0F99"/>
    <w:rsid w:val="009B1A4C"/>
    <w:rsid w:val="009B1B25"/>
    <w:rsid w:val="009B1C50"/>
    <w:rsid w:val="009B1ECF"/>
    <w:rsid w:val="009B2135"/>
    <w:rsid w:val="009B2710"/>
    <w:rsid w:val="009B2A86"/>
    <w:rsid w:val="009B2B6F"/>
    <w:rsid w:val="009B2EBD"/>
    <w:rsid w:val="009B38EF"/>
    <w:rsid w:val="009B3B83"/>
    <w:rsid w:val="009B3C0A"/>
    <w:rsid w:val="009B4DF9"/>
    <w:rsid w:val="009B56AC"/>
    <w:rsid w:val="009B58F4"/>
    <w:rsid w:val="009B5F9F"/>
    <w:rsid w:val="009B6805"/>
    <w:rsid w:val="009B7AA0"/>
    <w:rsid w:val="009B7ADC"/>
    <w:rsid w:val="009C0995"/>
    <w:rsid w:val="009C0AB3"/>
    <w:rsid w:val="009C0DAD"/>
    <w:rsid w:val="009C1239"/>
    <w:rsid w:val="009C1603"/>
    <w:rsid w:val="009C325B"/>
    <w:rsid w:val="009C35CC"/>
    <w:rsid w:val="009C4CEE"/>
    <w:rsid w:val="009C57BE"/>
    <w:rsid w:val="009C776B"/>
    <w:rsid w:val="009C7818"/>
    <w:rsid w:val="009C7A08"/>
    <w:rsid w:val="009D00D3"/>
    <w:rsid w:val="009D051B"/>
    <w:rsid w:val="009D1109"/>
    <w:rsid w:val="009D1FB8"/>
    <w:rsid w:val="009D26A4"/>
    <w:rsid w:val="009D31B0"/>
    <w:rsid w:val="009D33BD"/>
    <w:rsid w:val="009D363F"/>
    <w:rsid w:val="009D40B1"/>
    <w:rsid w:val="009D593B"/>
    <w:rsid w:val="009D5F8F"/>
    <w:rsid w:val="009D6778"/>
    <w:rsid w:val="009D6E44"/>
    <w:rsid w:val="009D7612"/>
    <w:rsid w:val="009D77BB"/>
    <w:rsid w:val="009E12FF"/>
    <w:rsid w:val="009E19C7"/>
    <w:rsid w:val="009E2350"/>
    <w:rsid w:val="009E2822"/>
    <w:rsid w:val="009E2FA9"/>
    <w:rsid w:val="009E3163"/>
    <w:rsid w:val="009E3810"/>
    <w:rsid w:val="009E4057"/>
    <w:rsid w:val="009E45A9"/>
    <w:rsid w:val="009E45E1"/>
    <w:rsid w:val="009E53B5"/>
    <w:rsid w:val="009E6B3B"/>
    <w:rsid w:val="009E6C5F"/>
    <w:rsid w:val="009F03EE"/>
    <w:rsid w:val="009F0440"/>
    <w:rsid w:val="009F07F5"/>
    <w:rsid w:val="009F16F0"/>
    <w:rsid w:val="009F235B"/>
    <w:rsid w:val="009F2D9C"/>
    <w:rsid w:val="009F321A"/>
    <w:rsid w:val="009F3420"/>
    <w:rsid w:val="009F4185"/>
    <w:rsid w:val="009F4950"/>
    <w:rsid w:val="009F5AA6"/>
    <w:rsid w:val="009F5C72"/>
    <w:rsid w:val="009F666B"/>
    <w:rsid w:val="009F6C56"/>
    <w:rsid w:val="00A0074C"/>
    <w:rsid w:val="00A00901"/>
    <w:rsid w:val="00A00A23"/>
    <w:rsid w:val="00A00CFD"/>
    <w:rsid w:val="00A00FDB"/>
    <w:rsid w:val="00A01222"/>
    <w:rsid w:val="00A012D8"/>
    <w:rsid w:val="00A0130B"/>
    <w:rsid w:val="00A01DB1"/>
    <w:rsid w:val="00A0216B"/>
    <w:rsid w:val="00A021EA"/>
    <w:rsid w:val="00A02884"/>
    <w:rsid w:val="00A02D0F"/>
    <w:rsid w:val="00A03624"/>
    <w:rsid w:val="00A048F9"/>
    <w:rsid w:val="00A05520"/>
    <w:rsid w:val="00A05C6D"/>
    <w:rsid w:val="00A06B32"/>
    <w:rsid w:val="00A0736A"/>
    <w:rsid w:val="00A077E4"/>
    <w:rsid w:val="00A07F62"/>
    <w:rsid w:val="00A10329"/>
    <w:rsid w:val="00A1097B"/>
    <w:rsid w:val="00A10AA8"/>
    <w:rsid w:val="00A10F99"/>
    <w:rsid w:val="00A1269E"/>
    <w:rsid w:val="00A12989"/>
    <w:rsid w:val="00A12A86"/>
    <w:rsid w:val="00A12F03"/>
    <w:rsid w:val="00A13218"/>
    <w:rsid w:val="00A13C93"/>
    <w:rsid w:val="00A15993"/>
    <w:rsid w:val="00A15A79"/>
    <w:rsid w:val="00A17C6D"/>
    <w:rsid w:val="00A206D5"/>
    <w:rsid w:val="00A20E03"/>
    <w:rsid w:val="00A2259F"/>
    <w:rsid w:val="00A23E41"/>
    <w:rsid w:val="00A24753"/>
    <w:rsid w:val="00A24B21"/>
    <w:rsid w:val="00A24E7C"/>
    <w:rsid w:val="00A25296"/>
    <w:rsid w:val="00A26630"/>
    <w:rsid w:val="00A268C8"/>
    <w:rsid w:val="00A26AA8"/>
    <w:rsid w:val="00A26EE6"/>
    <w:rsid w:val="00A26FBD"/>
    <w:rsid w:val="00A27393"/>
    <w:rsid w:val="00A3020A"/>
    <w:rsid w:val="00A30C7B"/>
    <w:rsid w:val="00A3196F"/>
    <w:rsid w:val="00A31B0C"/>
    <w:rsid w:val="00A31DE3"/>
    <w:rsid w:val="00A32110"/>
    <w:rsid w:val="00A32B09"/>
    <w:rsid w:val="00A336E3"/>
    <w:rsid w:val="00A34298"/>
    <w:rsid w:val="00A34B58"/>
    <w:rsid w:val="00A353BA"/>
    <w:rsid w:val="00A35541"/>
    <w:rsid w:val="00A35AC8"/>
    <w:rsid w:val="00A35D89"/>
    <w:rsid w:val="00A35F81"/>
    <w:rsid w:val="00A366AD"/>
    <w:rsid w:val="00A3775F"/>
    <w:rsid w:val="00A40F41"/>
    <w:rsid w:val="00A4172D"/>
    <w:rsid w:val="00A417FD"/>
    <w:rsid w:val="00A42983"/>
    <w:rsid w:val="00A429FA"/>
    <w:rsid w:val="00A42B3C"/>
    <w:rsid w:val="00A430D5"/>
    <w:rsid w:val="00A43165"/>
    <w:rsid w:val="00A43687"/>
    <w:rsid w:val="00A436D4"/>
    <w:rsid w:val="00A44092"/>
    <w:rsid w:val="00A45487"/>
    <w:rsid w:val="00A4669A"/>
    <w:rsid w:val="00A46BAA"/>
    <w:rsid w:val="00A47F37"/>
    <w:rsid w:val="00A51112"/>
    <w:rsid w:val="00A51F33"/>
    <w:rsid w:val="00A529EB"/>
    <w:rsid w:val="00A52B48"/>
    <w:rsid w:val="00A53893"/>
    <w:rsid w:val="00A54766"/>
    <w:rsid w:val="00A55240"/>
    <w:rsid w:val="00A552B6"/>
    <w:rsid w:val="00A5647F"/>
    <w:rsid w:val="00A564AA"/>
    <w:rsid w:val="00A56534"/>
    <w:rsid w:val="00A57420"/>
    <w:rsid w:val="00A5773C"/>
    <w:rsid w:val="00A5796A"/>
    <w:rsid w:val="00A57A8A"/>
    <w:rsid w:val="00A57DA2"/>
    <w:rsid w:val="00A60144"/>
    <w:rsid w:val="00A61986"/>
    <w:rsid w:val="00A62845"/>
    <w:rsid w:val="00A632E6"/>
    <w:rsid w:val="00A65A84"/>
    <w:rsid w:val="00A663D2"/>
    <w:rsid w:val="00A6667E"/>
    <w:rsid w:val="00A669E5"/>
    <w:rsid w:val="00A67E4F"/>
    <w:rsid w:val="00A70A56"/>
    <w:rsid w:val="00A70EB7"/>
    <w:rsid w:val="00A70F34"/>
    <w:rsid w:val="00A716CD"/>
    <w:rsid w:val="00A71A32"/>
    <w:rsid w:val="00A71C46"/>
    <w:rsid w:val="00A7255B"/>
    <w:rsid w:val="00A731A8"/>
    <w:rsid w:val="00A734EE"/>
    <w:rsid w:val="00A735BA"/>
    <w:rsid w:val="00A73B5A"/>
    <w:rsid w:val="00A74317"/>
    <w:rsid w:val="00A743CD"/>
    <w:rsid w:val="00A74AA8"/>
    <w:rsid w:val="00A74B4A"/>
    <w:rsid w:val="00A75333"/>
    <w:rsid w:val="00A75B91"/>
    <w:rsid w:val="00A76866"/>
    <w:rsid w:val="00A76C18"/>
    <w:rsid w:val="00A76F2A"/>
    <w:rsid w:val="00A7702E"/>
    <w:rsid w:val="00A80282"/>
    <w:rsid w:val="00A806D8"/>
    <w:rsid w:val="00A80781"/>
    <w:rsid w:val="00A80986"/>
    <w:rsid w:val="00A81281"/>
    <w:rsid w:val="00A812C0"/>
    <w:rsid w:val="00A81883"/>
    <w:rsid w:val="00A81F32"/>
    <w:rsid w:val="00A824FF"/>
    <w:rsid w:val="00A8277E"/>
    <w:rsid w:val="00A8279E"/>
    <w:rsid w:val="00A82A76"/>
    <w:rsid w:val="00A82E43"/>
    <w:rsid w:val="00A84AB1"/>
    <w:rsid w:val="00A855EA"/>
    <w:rsid w:val="00A8633D"/>
    <w:rsid w:val="00A86625"/>
    <w:rsid w:val="00A867FA"/>
    <w:rsid w:val="00A86BDC"/>
    <w:rsid w:val="00A86E21"/>
    <w:rsid w:val="00A90905"/>
    <w:rsid w:val="00A909FD"/>
    <w:rsid w:val="00A915E4"/>
    <w:rsid w:val="00A91A51"/>
    <w:rsid w:val="00A91E95"/>
    <w:rsid w:val="00A9319A"/>
    <w:rsid w:val="00A93AB7"/>
    <w:rsid w:val="00A9492A"/>
    <w:rsid w:val="00A967FD"/>
    <w:rsid w:val="00A97104"/>
    <w:rsid w:val="00A97396"/>
    <w:rsid w:val="00A97A3A"/>
    <w:rsid w:val="00AA2643"/>
    <w:rsid w:val="00AA35C4"/>
    <w:rsid w:val="00AA4B35"/>
    <w:rsid w:val="00AA6069"/>
    <w:rsid w:val="00AA6EE7"/>
    <w:rsid w:val="00AA74B6"/>
    <w:rsid w:val="00AA7864"/>
    <w:rsid w:val="00AA7E0C"/>
    <w:rsid w:val="00AB0461"/>
    <w:rsid w:val="00AB0BBE"/>
    <w:rsid w:val="00AB121A"/>
    <w:rsid w:val="00AB1DF8"/>
    <w:rsid w:val="00AB2A2B"/>
    <w:rsid w:val="00AB2AE3"/>
    <w:rsid w:val="00AB5210"/>
    <w:rsid w:val="00AB6946"/>
    <w:rsid w:val="00AB7009"/>
    <w:rsid w:val="00AB7A16"/>
    <w:rsid w:val="00AC032A"/>
    <w:rsid w:val="00AC0D3E"/>
    <w:rsid w:val="00AC1304"/>
    <w:rsid w:val="00AC149C"/>
    <w:rsid w:val="00AC14D3"/>
    <w:rsid w:val="00AC2869"/>
    <w:rsid w:val="00AC2C13"/>
    <w:rsid w:val="00AC3017"/>
    <w:rsid w:val="00AC339D"/>
    <w:rsid w:val="00AC566F"/>
    <w:rsid w:val="00AC5902"/>
    <w:rsid w:val="00AC5C6D"/>
    <w:rsid w:val="00AC60CB"/>
    <w:rsid w:val="00AC6581"/>
    <w:rsid w:val="00AC6D34"/>
    <w:rsid w:val="00AC741D"/>
    <w:rsid w:val="00AC786D"/>
    <w:rsid w:val="00AC788C"/>
    <w:rsid w:val="00AC79E0"/>
    <w:rsid w:val="00AD03B2"/>
    <w:rsid w:val="00AD054A"/>
    <w:rsid w:val="00AD09EE"/>
    <w:rsid w:val="00AD0D4B"/>
    <w:rsid w:val="00AD12EC"/>
    <w:rsid w:val="00AD1612"/>
    <w:rsid w:val="00AD18ED"/>
    <w:rsid w:val="00AD2350"/>
    <w:rsid w:val="00AD33A9"/>
    <w:rsid w:val="00AD37BC"/>
    <w:rsid w:val="00AD3AF4"/>
    <w:rsid w:val="00AD3D02"/>
    <w:rsid w:val="00AD3FFA"/>
    <w:rsid w:val="00AD45C6"/>
    <w:rsid w:val="00AD628F"/>
    <w:rsid w:val="00AD6AE1"/>
    <w:rsid w:val="00AD723C"/>
    <w:rsid w:val="00AD75F1"/>
    <w:rsid w:val="00AD7C60"/>
    <w:rsid w:val="00AE1FE0"/>
    <w:rsid w:val="00AE20E6"/>
    <w:rsid w:val="00AE4E56"/>
    <w:rsid w:val="00AE5032"/>
    <w:rsid w:val="00AE5971"/>
    <w:rsid w:val="00AE5C9D"/>
    <w:rsid w:val="00AE6657"/>
    <w:rsid w:val="00AE76E9"/>
    <w:rsid w:val="00AE773C"/>
    <w:rsid w:val="00AF01FF"/>
    <w:rsid w:val="00AF0295"/>
    <w:rsid w:val="00AF0929"/>
    <w:rsid w:val="00AF0A1E"/>
    <w:rsid w:val="00AF0A4B"/>
    <w:rsid w:val="00AF168E"/>
    <w:rsid w:val="00AF1E78"/>
    <w:rsid w:val="00AF1F06"/>
    <w:rsid w:val="00AF1FBD"/>
    <w:rsid w:val="00AF2B80"/>
    <w:rsid w:val="00AF3071"/>
    <w:rsid w:val="00AF3B18"/>
    <w:rsid w:val="00AF4014"/>
    <w:rsid w:val="00AF43B2"/>
    <w:rsid w:val="00AF4977"/>
    <w:rsid w:val="00AF70FC"/>
    <w:rsid w:val="00AF7CD9"/>
    <w:rsid w:val="00AF7CF1"/>
    <w:rsid w:val="00B000B7"/>
    <w:rsid w:val="00B00467"/>
    <w:rsid w:val="00B0054F"/>
    <w:rsid w:val="00B00E9D"/>
    <w:rsid w:val="00B016D2"/>
    <w:rsid w:val="00B01A4E"/>
    <w:rsid w:val="00B023F0"/>
    <w:rsid w:val="00B024C2"/>
    <w:rsid w:val="00B0289B"/>
    <w:rsid w:val="00B02E7B"/>
    <w:rsid w:val="00B02E8B"/>
    <w:rsid w:val="00B02EE2"/>
    <w:rsid w:val="00B02F4C"/>
    <w:rsid w:val="00B03A85"/>
    <w:rsid w:val="00B03BBE"/>
    <w:rsid w:val="00B03CC1"/>
    <w:rsid w:val="00B0453A"/>
    <w:rsid w:val="00B04CC6"/>
    <w:rsid w:val="00B04E73"/>
    <w:rsid w:val="00B04F58"/>
    <w:rsid w:val="00B050C2"/>
    <w:rsid w:val="00B0516B"/>
    <w:rsid w:val="00B05F9C"/>
    <w:rsid w:val="00B071EF"/>
    <w:rsid w:val="00B07913"/>
    <w:rsid w:val="00B11295"/>
    <w:rsid w:val="00B114E8"/>
    <w:rsid w:val="00B11780"/>
    <w:rsid w:val="00B11D14"/>
    <w:rsid w:val="00B12762"/>
    <w:rsid w:val="00B1276A"/>
    <w:rsid w:val="00B12D9B"/>
    <w:rsid w:val="00B12F7F"/>
    <w:rsid w:val="00B133BE"/>
    <w:rsid w:val="00B13B6E"/>
    <w:rsid w:val="00B13D83"/>
    <w:rsid w:val="00B13E40"/>
    <w:rsid w:val="00B14B38"/>
    <w:rsid w:val="00B154BD"/>
    <w:rsid w:val="00B16702"/>
    <w:rsid w:val="00B200CD"/>
    <w:rsid w:val="00B20137"/>
    <w:rsid w:val="00B20781"/>
    <w:rsid w:val="00B21147"/>
    <w:rsid w:val="00B217CD"/>
    <w:rsid w:val="00B21B1E"/>
    <w:rsid w:val="00B223FC"/>
    <w:rsid w:val="00B2397C"/>
    <w:rsid w:val="00B2434E"/>
    <w:rsid w:val="00B269CD"/>
    <w:rsid w:val="00B26A60"/>
    <w:rsid w:val="00B2767D"/>
    <w:rsid w:val="00B309DE"/>
    <w:rsid w:val="00B3140B"/>
    <w:rsid w:val="00B3177E"/>
    <w:rsid w:val="00B31DAB"/>
    <w:rsid w:val="00B31F79"/>
    <w:rsid w:val="00B32409"/>
    <w:rsid w:val="00B3288B"/>
    <w:rsid w:val="00B32D5E"/>
    <w:rsid w:val="00B3385E"/>
    <w:rsid w:val="00B34141"/>
    <w:rsid w:val="00B34812"/>
    <w:rsid w:val="00B34A7F"/>
    <w:rsid w:val="00B3563C"/>
    <w:rsid w:val="00B36B8F"/>
    <w:rsid w:val="00B379E4"/>
    <w:rsid w:val="00B37D68"/>
    <w:rsid w:val="00B4008D"/>
    <w:rsid w:val="00B400FF"/>
    <w:rsid w:val="00B409AE"/>
    <w:rsid w:val="00B411E3"/>
    <w:rsid w:val="00B414C4"/>
    <w:rsid w:val="00B41A53"/>
    <w:rsid w:val="00B41E1B"/>
    <w:rsid w:val="00B42890"/>
    <w:rsid w:val="00B432F7"/>
    <w:rsid w:val="00B43CE5"/>
    <w:rsid w:val="00B43EC8"/>
    <w:rsid w:val="00B441AE"/>
    <w:rsid w:val="00B442C5"/>
    <w:rsid w:val="00B443B8"/>
    <w:rsid w:val="00B4615A"/>
    <w:rsid w:val="00B46360"/>
    <w:rsid w:val="00B467F6"/>
    <w:rsid w:val="00B46BE1"/>
    <w:rsid w:val="00B504B2"/>
    <w:rsid w:val="00B518C6"/>
    <w:rsid w:val="00B51B94"/>
    <w:rsid w:val="00B51FF6"/>
    <w:rsid w:val="00B522D1"/>
    <w:rsid w:val="00B54278"/>
    <w:rsid w:val="00B548BF"/>
    <w:rsid w:val="00B54CE2"/>
    <w:rsid w:val="00B54E40"/>
    <w:rsid w:val="00B55A2F"/>
    <w:rsid w:val="00B5668A"/>
    <w:rsid w:val="00B56D2E"/>
    <w:rsid w:val="00B60119"/>
    <w:rsid w:val="00B61E3C"/>
    <w:rsid w:val="00B62511"/>
    <w:rsid w:val="00B631FE"/>
    <w:rsid w:val="00B64310"/>
    <w:rsid w:val="00B6479C"/>
    <w:rsid w:val="00B64F6E"/>
    <w:rsid w:val="00B654C3"/>
    <w:rsid w:val="00B66979"/>
    <w:rsid w:val="00B67D8A"/>
    <w:rsid w:val="00B706F1"/>
    <w:rsid w:val="00B70A12"/>
    <w:rsid w:val="00B70FBA"/>
    <w:rsid w:val="00B71748"/>
    <w:rsid w:val="00B7182A"/>
    <w:rsid w:val="00B71FE4"/>
    <w:rsid w:val="00B72A47"/>
    <w:rsid w:val="00B737AE"/>
    <w:rsid w:val="00B74259"/>
    <w:rsid w:val="00B74319"/>
    <w:rsid w:val="00B74725"/>
    <w:rsid w:val="00B74D2B"/>
    <w:rsid w:val="00B74EB0"/>
    <w:rsid w:val="00B7575C"/>
    <w:rsid w:val="00B75DA8"/>
    <w:rsid w:val="00B75E08"/>
    <w:rsid w:val="00B75EF9"/>
    <w:rsid w:val="00B762F8"/>
    <w:rsid w:val="00B8044B"/>
    <w:rsid w:val="00B80DB5"/>
    <w:rsid w:val="00B80E37"/>
    <w:rsid w:val="00B81846"/>
    <w:rsid w:val="00B819F5"/>
    <w:rsid w:val="00B81C99"/>
    <w:rsid w:val="00B81E6E"/>
    <w:rsid w:val="00B8219B"/>
    <w:rsid w:val="00B828BB"/>
    <w:rsid w:val="00B82F04"/>
    <w:rsid w:val="00B8408F"/>
    <w:rsid w:val="00B84675"/>
    <w:rsid w:val="00B84DE9"/>
    <w:rsid w:val="00B85096"/>
    <w:rsid w:val="00B85849"/>
    <w:rsid w:val="00B85A16"/>
    <w:rsid w:val="00B85D09"/>
    <w:rsid w:val="00B85F87"/>
    <w:rsid w:val="00B86D2E"/>
    <w:rsid w:val="00B91333"/>
    <w:rsid w:val="00B926EA"/>
    <w:rsid w:val="00B946BB"/>
    <w:rsid w:val="00B94D20"/>
    <w:rsid w:val="00B94F13"/>
    <w:rsid w:val="00B95C05"/>
    <w:rsid w:val="00B972AB"/>
    <w:rsid w:val="00B979BA"/>
    <w:rsid w:val="00B979C8"/>
    <w:rsid w:val="00BA003E"/>
    <w:rsid w:val="00BA0A7C"/>
    <w:rsid w:val="00BA0B2F"/>
    <w:rsid w:val="00BA12D4"/>
    <w:rsid w:val="00BA140A"/>
    <w:rsid w:val="00BA1565"/>
    <w:rsid w:val="00BA189B"/>
    <w:rsid w:val="00BA19FD"/>
    <w:rsid w:val="00BA1B85"/>
    <w:rsid w:val="00BA1C7C"/>
    <w:rsid w:val="00BA26D0"/>
    <w:rsid w:val="00BA2CAE"/>
    <w:rsid w:val="00BA2F20"/>
    <w:rsid w:val="00BA345E"/>
    <w:rsid w:val="00BA347B"/>
    <w:rsid w:val="00BA35D5"/>
    <w:rsid w:val="00BA4165"/>
    <w:rsid w:val="00BA471E"/>
    <w:rsid w:val="00BA4A97"/>
    <w:rsid w:val="00BA58FF"/>
    <w:rsid w:val="00BA6026"/>
    <w:rsid w:val="00BA6866"/>
    <w:rsid w:val="00BA7D46"/>
    <w:rsid w:val="00BA7F0A"/>
    <w:rsid w:val="00BB10EC"/>
    <w:rsid w:val="00BB190F"/>
    <w:rsid w:val="00BB25BE"/>
    <w:rsid w:val="00BB3147"/>
    <w:rsid w:val="00BB3208"/>
    <w:rsid w:val="00BB3467"/>
    <w:rsid w:val="00BB39AE"/>
    <w:rsid w:val="00BB3CEE"/>
    <w:rsid w:val="00BB403E"/>
    <w:rsid w:val="00BB48F2"/>
    <w:rsid w:val="00BB4EFC"/>
    <w:rsid w:val="00BB52F2"/>
    <w:rsid w:val="00BB55C5"/>
    <w:rsid w:val="00BB5B31"/>
    <w:rsid w:val="00BB731F"/>
    <w:rsid w:val="00BB7E29"/>
    <w:rsid w:val="00BC03A1"/>
    <w:rsid w:val="00BC0C72"/>
    <w:rsid w:val="00BC0F5A"/>
    <w:rsid w:val="00BC1790"/>
    <w:rsid w:val="00BC236D"/>
    <w:rsid w:val="00BC2BCC"/>
    <w:rsid w:val="00BC2DE8"/>
    <w:rsid w:val="00BC3485"/>
    <w:rsid w:val="00BC3662"/>
    <w:rsid w:val="00BC48AF"/>
    <w:rsid w:val="00BC49FF"/>
    <w:rsid w:val="00BC573E"/>
    <w:rsid w:val="00BC57A0"/>
    <w:rsid w:val="00BC5D45"/>
    <w:rsid w:val="00BC60D0"/>
    <w:rsid w:val="00BC68BE"/>
    <w:rsid w:val="00BD02B3"/>
    <w:rsid w:val="00BD052C"/>
    <w:rsid w:val="00BD1334"/>
    <w:rsid w:val="00BD2097"/>
    <w:rsid w:val="00BD38AE"/>
    <w:rsid w:val="00BD3D4B"/>
    <w:rsid w:val="00BD447D"/>
    <w:rsid w:val="00BD5FF8"/>
    <w:rsid w:val="00BD620D"/>
    <w:rsid w:val="00BD6509"/>
    <w:rsid w:val="00BD71C7"/>
    <w:rsid w:val="00BD7427"/>
    <w:rsid w:val="00BD7A5B"/>
    <w:rsid w:val="00BE04A1"/>
    <w:rsid w:val="00BE0F6E"/>
    <w:rsid w:val="00BE1D98"/>
    <w:rsid w:val="00BE2F7B"/>
    <w:rsid w:val="00BE4255"/>
    <w:rsid w:val="00BE4CDF"/>
    <w:rsid w:val="00BE4F8D"/>
    <w:rsid w:val="00BE5904"/>
    <w:rsid w:val="00BE5A41"/>
    <w:rsid w:val="00BE7027"/>
    <w:rsid w:val="00BE7170"/>
    <w:rsid w:val="00BE7A34"/>
    <w:rsid w:val="00BF03E5"/>
    <w:rsid w:val="00BF054A"/>
    <w:rsid w:val="00BF0771"/>
    <w:rsid w:val="00BF0968"/>
    <w:rsid w:val="00BF0E54"/>
    <w:rsid w:val="00BF16A7"/>
    <w:rsid w:val="00BF1A49"/>
    <w:rsid w:val="00BF2875"/>
    <w:rsid w:val="00BF3165"/>
    <w:rsid w:val="00BF32B3"/>
    <w:rsid w:val="00BF43BF"/>
    <w:rsid w:val="00BF46AE"/>
    <w:rsid w:val="00BF49AD"/>
    <w:rsid w:val="00BF4B2B"/>
    <w:rsid w:val="00BF4DF6"/>
    <w:rsid w:val="00BF5238"/>
    <w:rsid w:val="00BF52D4"/>
    <w:rsid w:val="00BF5802"/>
    <w:rsid w:val="00BF5955"/>
    <w:rsid w:val="00BF6222"/>
    <w:rsid w:val="00BF6A18"/>
    <w:rsid w:val="00BF730A"/>
    <w:rsid w:val="00C00408"/>
    <w:rsid w:val="00C008AE"/>
    <w:rsid w:val="00C00D1E"/>
    <w:rsid w:val="00C017C7"/>
    <w:rsid w:val="00C024EC"/>
    <w:rsid w:val="00C03307"/>
    <w:rsid w:val="00C0335B"/>
    <w:rsid w:val="00C03D09"/>
    <w:rsid w:val="00C049FD"/>
    <w:rsid w:val="00C0505B"/>
    <w:rsid w:val="00C052E8"/>
    <w:rsid w:val="00C05855"/>
    <w:rsid w:val="00C06267"/>
    <w:rsid w:val="00C07483"/>
    <w:rsid w:val="00C078D8"/>
    <w:rsid w:val="00C078F8"/>
    <w:rsid w:val="00C07BEB"/>
    <w:rsid w:val="00C1021C"/>
    <w:rsid w:val="00C10D00"/>
    <w:rsid w:val="00C10DBF"/>
    <w:rsid w:val="00C10FE7"/>
    <w:rsid w:val="00C10FF6"/>
    <w:rsid w:val="00C11386"/>
    <w:rsid w:val="00C117BC"/>
    <w:rsid w:val="00C11A0E"/>
    <w:rsid w:val="00C11A40"/>
    <w:rsid w:val="00C11C2B"/>
    <w:rsid w:val="00C11E6C"/>
    <w:rsid w:val="00C1259C"/>
    <w:rsid w:val="00C12A78"/>
    <w:rsid w:val="00C12BCE"/>
    <w:rsid w:val="00C1326E"/>
    <w:rsid w:val="00C137F5"/>
    <w:rsid w:val="00C138F8"/>
    <w:rsid w:val="00C13BA6"/>
    <w:rsid w:val="00C13E16"/>
    <w:rsid w:val="00C14BB2"/>
    <w:rsid w:val="00C14E01"/>
    <w:rsid w:val="00C15B58"/>
    <w:rsid w:val="00C15D5F"/>
    <w:rsid w:val="00C1614E"/>
    <w:rsid w:val="00C1773D"/>
    <w:rsid w:val="00C2060F"/>
    <w:rsid w:val="00C207A4"/>
    <w:rsid w:val="00C20CD7"/>
    <w:rsid w:val="00C20D0F"/>
    <w:rsid w:val="00C216D9"/>
    <w:rsid w:val="00C2179D"/>
    <w:rsid w:val="00C22148"/>
    <w:rsid w:val="00C2330B"/>
    <w:rsid w:val="00C23B45"/>
    <w:rsid w:val="00C23E5A"/>
    <w:rsid w:val="00C247CD"/>
    <w:rsid w:val="00C249DB"/>
    <w:rsid w:val="00C251DA"/>
    <w:rsid w:val="00C26979"/>
    <w:rsid w:val="00C278AD"/>
    <w:rsid w:val="00C30474"/>
    <w:rsid w:val="00C30E75"/>
    <w:rsid w:val="00C31400"/>
    <w:rsid w:val="00C31CAC"/>
    <w:rsid w:val="00C31E52"/>
    <w:rsid w:val="00C3299D"/>
    <w:rsid w:val="00C32A88"/>
    <w:rsid w:val="00C3330C"/>
    <w:rsid w:val="00C33BE0"/>
    <w:rsid w:val="00C357A5"/>
    <w:rsid w:val="00C35F37"/>
    <w:rsid w:val="00C369A7"/>
    <w:rsid w:val="00C3726B"/>
    <w:rsid w:val="00C373B1"/>
    <w:rsid w:val="00C40990"/>
    <w:rsid w:val="00C41525"/>
    <w:rsid w:val="00C4189F"/>
    <w:rsid w:val="00C42608"/>
    <w:rsid w:val="00C42FBD"/>
    <w:rsid w:val="00C45812"/>
    <w:rsid w:val="00C47C72"/>
    <w:rsid w:val="00C50081"/>
    <w:rsid w:val="00C500D2"/>
    <w:rsid w:val="00C505AC"/>
    <w:rsid w:val="00C51CD3"/>
    <w:rsid w:val="00C51EBE"/>
    <w:rsid w:val="00C5214F"/>
    <w:rsid w:val="00C52621"/>
    <w:rsid w:val="00C52B91"/>
    <w:rsid w:val="00C52E63"/>
    <w:rsid w:val="00C5350F"/>
    <w:rsid w:val="00C53D5A"/>
    <w:rsid w:val="00C54017"/>
    <w:rsid w:val="00C54123"/>
    <w:rsid w:val="00C54588"/>
    <w:rsid w:val="00C54A3D"/>
    <w:rsid w:val="00C54D0F"/>
    <w:rsid w:val="00C54EB5"/>
    <w:rsid w:val="00C5506F"/>
    <w:rsid w:val="00C55203"/>
    <w:rsid w:val="00C55B02"/>
    <w:rsid w:val="00C56CF7"/>
    <w:rsid w:val="00C57046"/>
    <w:rsid w:val="00C57D3F"/>
    <w:rsid w:val="00C60043"/>
    <w:rsid w:val="00C60180"/>
    <w:rsid w:val="00C61D64"/>
    <w:rsid w:val="00C61E48"/>
    <w:rsid w:val="00C63150"/>
    <w:rsid w:val="00C6333A"/>
    <w:rsid w:val="00C63870"/>
    <w:rsid w:val="00C63F19"/>
    <w:rsid w:val="00C64977"/>
    <w:rsid w:val="00C64FE8"/>
    <w:rsid w:val="00C6512B"/>
    <w:rsid w:val="00C663DE"/>
    <w:rsid w:val="00C66A16"/>
    <w:rsid w:val="00C66C9A"/>
    <w:rsid w:val="00C66F90"/>
    <w:rsid w:val="00C67327"/>
    <w:rsid w:val="00C67AB6"/>
    <w:rsid w:val="00C67EF9"/>
    <w:rsid w:val="00C70B98"/>
    <w:rsid w:val="00C7107D"/>
    <w:rsid w:val="00C72022"/>
    <w:rsid w:val="00C72CBF"/>
    <w:rsid w:val="00C74AA7"/>
    <w:rsid w:val="00C753EB"/>
    <w:rsid w:val="00C75BB5"/>
    <w:rsid w:val="00C75FB3"/>
    <w:rsid w:val="00C760BF"/>
    <w:rsid w:val="00C76706"/>
    <w:rsid w:val="00C76A27"/>
    <w:rsid w:val="00C76A4A"/>
    <w:rsid w:val="00C7739F"/>
    <w:rsid w:val="00C775C7"/>
    <w:rsid w:val="00C77795"/>
    <w:rsid w:val="00C77EF0"/>
    <w:rsid w:val="00C800AC"/>
    <w:rsid w:val="00C80B6F"/>
    <w:rsid w:val="00C81A50"/>
    <w:rsid w:val="00C83C27"/>
    <w:rsid w:val="00C841EC"/>
    <w:rsid w:val="00C8422F"/>
    <w:rsid w:val="00C84F74"/>
    <w:rsid w:val="00C850F5"/>
    <w:rsid w:val="00C85C62"/>
    <w:rsid w:val="00C868DA"/>
    <w:rsid w:val="00C8691A"/>
    <w:rsid w:val="00C869FB"/>
    <w:rsid w:val="00C86B5D"/>
    <w:rsid w:val="00C87335"/>
    <w:rsid w:val="00C87340"/>
    <w:rsid w:val="00C873B5"/>
    <w:rsid w:val="00C904A7"/>
    <w:rsid w:val="00C905AA"/>
    <w:rsid w:val="00C917BC"/>
    <w:rsid w:val="00C91C54"/>
    <w:rsid w:val="00C91E90"/>
    <w:rsid w:val="00C9205B"/>
    <w:rsid w:val="00C92751"/>
    <w:rsid w:val="00C927D7"/>
    <w:rsid w:val="00C935E8"/>
    <w:rsid w:val="00C95070"/>
    <w:rsid w:val="00C95B80"/>
    <w:rsid w:val="00C95EAD"/>
    <w:rsid w:val="00C96A3D"/>
    <w:rsid w:val="00C96AF0"/>
    <w:rsid w:val="00C96BCE"/>
    <w:rsid w:val="00C97238"/>
    <w:rsid w:val="00C97EE8"/>
    <w:rsid w:val="00CA1EEE"/>
    <w:rsid w:val="00CA2611"/>
    <w:rsid w:val="00CA2D68"/>
    <w:rsid w:val="00CA30F1"/>
    <w:rsid w:val="00CA33A9"/>
    <w:rsid w:val="00CA35B6"/>
    <w:rsid w:val="00CA3D8E"/>
    <w:rsid w:val="00CA3F79"/>
    <w:rsid w:val="00CA487C"/>
    <w:rsid w:val="00CA4D6E"/>
    <w:rsid w:val="00CA4FF1"/>
    <w:rsid w:val="00CA5D06"/>
    <w:rsid w:val="00CA6519"/>
    <w:rsid w:val="00CB03BA"/>
    <w:rsid w:val="00CB0F34"/>
    <w:rsid w:val="00CB1FF0"/>
    <w:rsid w:val="00CB288A"/>
    <w:rsid w:val="00CB2C29"/>
    <w:rsid w:val="00CB3187"/>
    <w:rsid w:val="00CB398C"/>
    <w:rsid w:val="00CB3DCF"/>
    <w:rsid w:val="00CB42F7"/>
    <w:rsid w:val="00CB50E0"/>
    <w:rsid w:val="00CB52D7"/>
    <w:rsid w:val="00CB6096"/>
    <w:rsid w:val="00CB6461"/>
    <w:rsid w:val="00CB6ABF"/>
    <w:rsid w:val="00CB7539"/>
    <w:rsid w:val="00CC03F3"/>
    <w:rsid w:val="00CC0A64"/>
    <w:rsid w:val="00CC0C4E"/>
    <w:rsid w:val="00CC1737"/>
    <w:rsid w:val="00CC1C95"/>
    <w:rsid w:val="00CC2590"/>
    <w:rsid w:val="00CC2966"/>
    <w:rsid w:val="00CC2D33"/>
    <w:rsid w:val="00CC31CD"/>
    <w:rsid w:val="00CC39AE"/>
    <w:rsid w:val="00CC39CA"/>
    <w:rsid w:val="00CC3AF1"/>
    <w:rsid w:val="00CC431C"/>
    <w:rsid w:val="00CC44AC"/>
    <w:rsid w:val="00CC4644"/>
    <w:rsid w:val="00CC4A2F"/>
    <w:rsid w:val="00CC5C6E"/>
    <w:rsid w:val="00CC5DCA"/>
    <w:rsid w:val="00CC621F"/>
    <w:rsid w:val="00CC6775"/>
    <w:rsid w:val="00CC6F2D"/>
    <w:rsid w:val="00CC7289"/>
    <w:rsid w:val="00CC775C"/>
    <w:rsid w:val="00CD0B2A"/>
    <w:rsid w:val="00CD0BFB"/>
    <w:rsid w:val="00CD0DFD"/>
    <w:rsid w:val="00CD178E"/>
    <w:rsid w:val="00CD1DCD"/>
    <w:rsid w:val="00CD1ED8"/>
    <w:rsid w:val="00CD26F5"/>
    <w:rsid w:val="00CD2AD3"/>
    <w:rsid w:val="00CD2B58"/>
    <w:rsid w:val="00CD2EDA"/>
    <w:rsid w:val="00CD3698"/>
    <w:rsid w:val="00CD3F3C"/>
    <w:rsid w:val="00CD4254"/>
    <w:rsid w:val="00CD4A5E"/>
    <w:rsid w:val="00CD50F3"/>
    <w:rsid w:val="00CD518D"/>
    <w:rsid w:val="00CD55E5"/>
    <w:rsid w:val="00CD5650"/>
    <w:rsid w:val="00CD5FF9"/>
    <w:rsid w:val="00CD680C"/>
    <w:rsid w:val="00CD7F1B"/>
    <w:rsid w:val="00CE020E"/>
    <w:rsid w:val="00CE0A34"/>
    <w:rsid w:val="00CE1B01"/>
    <w:rsid w:val="00CE1D08"/>
    <w:rsid w:val="00CE2EDC"/>
    <w:rsid w:val="00CE5A6D"/>
    <w:rsid w:val="00CE6BF4"/>
    <w:rsid w:val="00CE6CD7"/>
    <w:rsid w:val="00CE7268"/>
    <w:rsid w:val="00CE7494"/>
    <w:rsid w:val="00CF071F"/>
    <w:rsid w:val="00CF1606"/>
    <w:rsid w:val="00CF1680"/>
    <w:rsid w:val="00CF17DA"/>
    <w:rsid w:val="00CF1E56"/>
    <w:rsid w:val="00CF28AD"/>
    <w:rsid w:val="00CF3236"/>
    <w:rsid w:val="00CF3743"/>
    <w:rsid w:val="00CF4C95"/>
    <w:rsid w:val="00CF5766"/>
    <w:rsid w:val="00CF7A35"/>
    <w:rsid w:val="00D00077"/>
    <w:rsid w:val="00D009F8"/>
    <w:rsid w:val="00D011FF"/>
    <w:rsid w:val="00D02B92"/>
    <w:rsid w:val="00D02D47"/>
    <w:rsid w:val="00D03055"/>
    <w:rsid w:val="00D032C3"/>
    <w:rsid w:val="00D03CC3"/>
    <w:rsid w:val="00D04E22"/>
    <w:rsid w:val="00D053BF"/>
    <w:rsid w:val="00D05BEF"/>
    <w:rsid w:val="00D06C19"/>
    <w:rsid w:val="00D06D76"/>
    <w:rsid w:val="00D07F8E"/>
    <w:rsid w:val="00D10F34"/>
    <w:rsid w:val="00D11366"/>
    <w:rsid w:val="00D1150F"/>
    <w:rsid w:val="00D125CB"/>
    <w:rsid w:val="00D12D52"/>
    <w:rsid w:val="00D145F8"/>
    <w:rsid w:val="00D149F7"/>
    <w:rsid w:val="00D14CFA"/>
    <w:rsid w:val="00D14F58"/>
    <w:rsid w:val="00D16C61"/>
    <w:rsid w:val="00D16D6A"/>
    <w:rsid w:val="00D212C2"/>
    <w:rsid w:val="00D22309"/>
    <w:rsid w:val="00D22D57"/>
    <w:rsid w:val="00D22D62"/>
    <w:rsid w:val="00D22DAA"/>
    <w:rsid w:val="00D237DE"/>
    <w:rsid w:val="00D23F25"/>
    <w:rsid w:val="00D240CA"/>
    <w:rsid w:val="00D244FA"/>
    <w:rsid w:val="00D24F43"/>
    <w:rsid w:val="00D251E4"/>
    <w:rsid w:val="00D25694"/>
    <w:rsid w:val="00D25C28"/>
    <w:rsid w:val="00D27BBB"/>
    <w:rsid w:val="00D27E3D"/>
    <w:rsid w:val="00D27FAD"/>
    <w:rsid w:val="00D300DE"/>
    <w:rsid w:val="00D305B5"/>
    <w:rsid w:val="00D306E9"/>
    <w:rsid w:val="00D30D36"/>
    <w:rsid w:val="00D3199E"/>
    <w:rsid w:val="00D32F10"/>
    <w:rsid w:val="00D33444"/>
    <w:rsid w:val="00D33FF5"/>
    <w:rsid w:val="00D341B6"/>
    <w:rsid w:val="00D37401"/>
    <w:rsid w:val="00D37448"/>
    <w:rsid w:val="00D403D9"/>
    <w:rsid w:val="00D4109F"/>
    <w:rsid w:val="00D41185"/>
    <w:rsid w:val="00D420F1"/>
    <w:rsid w:val="00D423E3"/>
    <w:rsid w:val="00D42626"/>
    <w:rsid w:val="00D4263C"/>
    <w:rsid w:val="00D42F10"/>
    <w:rsid w:val="00D43788"/>
    <w:rsid w:val="00D441D0"/>
    <w:rsid w:val="00D44F85"/>
    <w:rsid w:val="00D4538B"/>
    <w:rsid w:val="00D4548C"/>
    <w:rsid w:val="00D45C67"/>
    <w:rsid w:val="00D46746"/>
    <w:rsid w:val="00D46CA3"/>
    <w:rsid w:val="00D4723E"/>
    <w:rsid w:val="00D47780"/>
    <w:rsid w:val="00D50886"/>
    <w:rsid w:val="00D5113B"/>
    <w:rsid w:val="00D51551"/>
    <w:rsid w:val="00D51772"/>
    <w:rsid w:val="00D51C68"/>
    <w:rsid w:val="00D52156"/>
    <w:rsid w:val="00D52EEF"/>
    <w:rsid w:val="00D53169"/>
    <w:rsid w:val="00D5319C"/>
    <w:rsid w:val="00D537A8"/>
    <w:rsid w:val="00D5607B"/>
    <w:rsid w:val="00D56703"/>
    <w:rsid w:val="00D56A90"/>
    <w:rsid w:val="00D56C72"/>
    <w:rsid w:val="00D56F0C"/>
    <w:rsid w:val="00D57926"/>
    <w:rsid w:val="00D57F97"/>
    <w:rsid w:val="00D60403"/>
    <w:rsid w:val="00D6116D"/>
    <w:rsid w:val="00D61AEE"/>
    <w:rsid w:val="00D61D45"/>
    <w:rsid w:val="00D61E84"/>
    <w:rsid w:val="00D61EE6"/>
    <w:rsid w:val="00D62657"/>
    <w:rsid w:val="00D631C5"/>
    <w:rsid w:val="00D63D77"/>
    <w:rsid w:val="00D64255"/>
    <w:rsid w:val="00D64DB4"/>
    <w:rsid w:val="00D6512D"/>
    <w:rsid w:val="00D65693"/>
    <w:rsid w:val="00D65C33"/>
    <w:rsid w:val="00D66471"/>
    <w:rsid w:val="00D701A7"/>
    <w:rsid w:val="00D71A4B"/>
    <w:rsid w:val="00D729F3"/>
    <w:rsid w:val="00D72D3D"/>
    <w:rsid w:val="00D72E2F"/>
    <w:rsid w:val="00D7333C"/>
    <w:rsid w:val="00D737F0"/>
    <w:rsid w:val="00D741DF"/>
    <w:rsid w:val="00D74937"/>
    <w:rsid w:val="00D74F30"/>
    <w:rsid w:val="00D74F7D"/>
    <w:rsid w:val="00D764D0"/>
    <w:rsid w:val="00D769D1"/>
    <w:rsid w:val="00D76DDD"/>
    <w:rsid w:val="00D77B6A"/>
    <w:rsid w:val="00D77CF8"/>
    <w:rsid w:val="00D802AF"/>
    <w:rsid w:val="00D804DC"/>
    <w:rsid w:val="00D812E6"/>
    <w:rsid w:val="00D81AE7"/>
    <w:rsid w:val="00D8273B"/>
    <w:rsid w:val="00D82DD2"/>
    <w:rsid w:val="00D843AB"/>
    <w:rsid w:val="00D84ECD"/>
    <w:rsid w:val="00D852E7"/>
    <w:rsid w:val="00D85468"/>
    <w:rsid w:val="00D8553F"/>
    <w:rsid w:val="00D85F7B"/>
    <w:rsid w:val="00D86797"/>
    <w:rsid w:val="00D86B3D"/>
    <w:rsid w:val="00D87603"/>
    <w:rsid w:val="00D87D6E"/>
    <w:rsid w:val="00D9035A"/>
    <w:rsid w:val="00D906AF"/>
    <w:rsid w:val="00D91B26"/>
    <w:rsid w:val="00D922D8"/>
    <w:rsid w:val="00D92828"/>
    <w:rsid w:val="00D9333B"/>
    <w:rsid w:val="00D939D5"/>
    <w:rsid w:val="00D93E37"/>
    <w:rsid w:val="00D93E83"/>
    <w:rsid w:val="00D93F9E"/>
    <w:rsid w:val="00D940E2"/>
    <w:rsid w:val="00D941B2"/>
    <w:rsid w:val="00D94E3A"/>
    <w:rsid w:val="00D94E81"/>
    <w:rsid w:val="00D960D2"/>
    <w:rsid w:val="00D96B79"/>
    <w:rsid w:val="00D97C24"/>
    <w:rsid w:val="00DA077A"/>
    <w:rsid w:val="00DA08F1"/>
    <w:rsid w:val="00DA0A6D"/>
    <w:rsid w:val="00DA10DE"/>
    <w:rsid w:val="00DA1405"/>
    <w:rsid w:val="00DA3281"/>
    <w:rsid w:val="00DA33D7"/>
    <w:rsid w:val="00DA382A"/>
    <w:rsid w:val="00DA444A"/>
    <w:rsid w:val="00DA517E"/>
    <w:rsid w:val="00DA52F9"/>
    <w:rsid w:val="00DA60F9"/>
    <w:rsid w:val="00DA69A1"/>
    <w:rsid w:val="00DA6B92"/>
    <w:rsid w:val="00DA7564"/>
    <w:rsid w:val="00DB0CD7"/>
    <w:rsid w:val="00DB1860"/>
    <w:rsid w:val="00DB21CD"/>
    <w:rsid w:val="00DB2529"/>
    <w:rsid w:val="00DB33FB"/>
    <w:rsid w:val="00DB3F90"/>
    <w:rsid w:val="00DB46F0"/>
    <w:rsid w:val="00DB4E74"/>
    <w:rsid w:val="00DB50FA"/>
    <w:rsid w:val="00DB5198"/>
    <w:rsid w:val="00DB5309"/>
    <w:rsid w:val="00DB5CD5"/>
    <w:rsid w:val="00DB60A2"/>
    <w:rsid w:val="00DB64D6"/>
    <w:rsid w:val="00DB6FEA"/>
    <w:rsid w:val="00DC16B8"/>
    <w:rsid w:val="00DC181A"/>
    <w:rsid w:val="00DC2175"/>
    <w:rsid w:val="00DC23AA"/>
    <w:rsid w:val="00DC2537"/>
    <w:rsid w:val="00DC264C"/>
    <w:rsid w:val="00DC2670"/>
    <w:rsid w:val="00DC31A3"/>
    <w:rsid w:val="00DC325E"/>
    <w:rsid w:val="00DC3849"/>
    <w:rsid w:val="00DC3894"/>
    <w:rsid w:val="00DC392B"/>
    <w:rsid w:val="00DC3C35"/>
    <w:rsid w:val="00DC3D46"/>
    <w:rsid w:val="00DC425E"/>
    <w:rsid w:val="00DC497C"/>
    <w:rsid w:val="00DC5E25"/>
    <w:rsid w:val="00DD02D4"/>
    <w:rsid w:val="00DD07EA"/>
    <w:rsid w:val="00DD1C28"/>
    <w:rsid w:val="00DD35DB"/>
    <w:rsid w:val="00DD360F"/>
    <w:rsid w:val="00DD3A2E"/>
    <w:rsid w:val="00DD3EC5"/>
    <w:rsid w:val="00DD408C"/>
    <w:rsid w:val="00DD4748"/>
    <w:rsid w:val="00DD4B61"/>
    <w:rsid w:val="00DD5F5A"/>
    <w:rsid w:val="00DD6DA2"/>
    <w:rsid w:val="00DD71FC"/>
    <w:rsid w:val="00DE0D7B"/>
    <w:rsid w:val="00DE10F1"/>
    <w:rsid w:val="00DE14E8"/>
    <w:rsid w:val="00DE2301"/>
    <w:rsid w:val="00DE2AD4"/>
    <w:rsid w:val="00DE2EE8"/>
    <w:rsid w:val="00DE381A"/>
    <w:rsid w:val="00DE42F0"/>
    <w:rsid w:val="00DE6753"/>
    <w:rsid w:val="00DE6AD4"/>
    <w:rsid w:val="00DE6CF9"/>
    <w:rsid w:val="00DE777E"/>
    <w:rsid w:val="00DE79DF"/>
    <w:rsid w:val="00DE7CCF"/>
    <w:rsid w:val="00DF010F"/>
    <w:rsid w:val="00DF06D0"/>
    <w:rsid w:val="00DF099A"/>
    <w:rsid w:val="00DF0EEE"/>
    <w:rsid w:val="00DF104B"/>
    <w:rsid w:val="00DF2378"/>
    <w:rsid w:val="00DF29E2"/>
    <w:rsid w:val="00DF474F"/>
    <w:rsid w:val="00DF4FFA"/>
    <w:rsid w:val="00DF5B0E"/>
    <w:rsid w:val="00DF5BD8"/>
    <w:rsid w:val="00DF6355"/>
    <w:rsid w:val="00DF63A0"/>
    <w:rsid w:val="00DF7E06"/>
    <w:rsid w:val="00E0007A"/>
    <w:rsid w:val="00E02C8D"/>
    <w:rsid w:val="00E04353"/>
    <w:rsid w:val="00E052EB"/>
    <w:rsid w:val="00E05AA5"/>
    <w:rsid w:val="00E071BE"/>
    <w:rsid w:val="00E1019B"/>
    <w:rsid w:val="00E110AA"/>
    <w:rsid w:val="00E111D8"/>
    <w:rsid w:val="00E11459"/>
    <w:rsid w:val="00E12230"/>
    <w:rsid w:val="00E12D69"/>
    <w:rsid w:val="00E130F9"/>
    <w:rsid w:val="00E13518"/>
    <w:rsid w:val="00E13BA6"/>
    <w:rsid w:val="00E14754"/>
    <w:rsid w:val="00E14CB0"/>
    <w:rsid w:val="00E14D3C"/>
    <w:rsid w:val="00E1647D"/>
    <w:rsid w:val="00E17AC4"/>
    <w:rsid w:val="00E200AE"/>
    <w:rsid w:val="00E203CD"/>
    <w:rsid w:val="00E210DD"/>
    <w:rsid w:val="00E21AB4"/>
    <w:rsid w:val="00E21DFD"/>
    <w:rsid w:val="00E227EF"/>
    <w:rsid w:val="00E22F0A"/>
    <w:rsid w:val="00E22FF4"/>
    <w:rsid w:val="00E23F14"/>
    <w:rsid w:val="00E25061"/>
    <w:rsid w:val="00E256F1"/>
    <w:rsid w:val="00E26183"/>
    <w:rsid w:val="00E26AD2"/>
    <w:rsid w:val="00E26B4D"/>
    <w:rsid w:val="00E27182"/>
    <w:rsid w:val="00E272A1"/>
    <w:rsid w:val="00E272F0"/>
    <w:rsid w:val="00E27A13"/>
    <w:rsid w:val="00E27C26"/>
    <w:rsid w:val="00E31B95"/>
    <w:rsid w:val="00E325C2"/>
    <w:rsid w:val="00E3265D"/>
    <w:rsid w:val="00E32996"/>
    <w:rsid w:val="00E33102"/>
    <w:rsid w:val="00E3319B"/>
    <w:rsid w:val="00E33330"/>
    <w:rsid w:val="00E3478A"/>
    <w:rsid w:val="00E34B2E"/>
    <w:rsid w:val="00E34F82"/>
    <w:rsid w:val="00E366AF"/>
    <w:rsid w:val="00E36D2A"/>
    <w:rsid w:val="00E375D1"/>
    <w:rsid w:val="00E406F6"/>
    <w:rsid w:val="00E40B4F"/>
    <w:rsid w:val="00E4132D"/>
    <w:rsid w:val="00E418BC"/>
    <w:rsid w:val="00E418D4"/>
    <w:rsid w:val="00E42044"/>
    <w:rsid w:val="00E420D5"/>
    <w:rsid w:val="00E42C56"/>
    <w:rsid w:val="00E42DE0"/>
    <w:rsid w:val="00E42F88"/>
    <w:rsid w:val="00E4300E"/>
    <w:rsid w:val="00E43688"/>
    <w:rsid w:val="00E440B0"/>
    <w:rsid w:val="00E44944"/>
    <w:rsid w:val="00E4519B"/>
    <w:rsid w:val="00E45697"/>
    <w:rsid w:val="00E458E8"/>
    <w:rsid w:val="00E460BD"/>
    <w:rsid w:val="00E46BFF"/>
    <w:rsid w:val="00E47595"/>
    <w:rsid w:val="00E477AE"/>
    <w:rsid w:val="00E47DC6"/>
    <w:rsid w:val="00E47FAA"/>
    <w:rsid w:val="00E51285"/>
    <w:rsid w:val="00E52963"/>
    <w:rsid w:val="00E53A39"/>
    <w:rsid w:val="00E54287"/>
    <w:rsid w:val="00E546B9"/>
    <w:rsid w:val="00E55BB0"/>
    <w:rsid w:val="00E56CA3"/>
    <w:rsid w:val="00E57747"/>
    <w:rsid w:val="00E611FA"/>
    <w:rsid w:val="00E612AD"/>
    <w:rsid w:val="00E6164B"/>
    <w:rsid w:val="00E63071"/>
    <w:rsid w:val="00E6343C"/>
    <w:rsid w:val="00E63B27"/>
    <w:rsid w:val="00E64499"/>
    <w:rsid w:val="00E64591"/>
    <w:rsid w:val="00E645D3"/>
    <w:rsid w:val="00E645E5"/>
    <w:rsid w:val="00E674E4"/>
    <w:rsid w:val="00E67846"/>
    <w:rsid w:val="00E70941"/>
    <w:rsid w:val="00E71697"/>
    <w:rsid w:val="00E71E43"/>
    <w:rsid w:val="00E71F4A"/>
    <w:rsid w:val="00E725C0"/>
    <w:rsid w:val="00E72733"/>
    <w:rsid w:val="00E736E7"/>
    <w:rsid w:val="00E7458F"/>
    <w:rsid w:val="00E74D78"/>
    <w:rsid w:val="00E75156"/>
    <w:rsid w:val="00E7535F"/>
    <w:rsid w:val="00E75ECC"/>
    <w:rsid w:val="00E76CC6"/>
    <w:rsid w:val="00E77C0E"/>
    <w:rsid w:val="00E800E3"/>
    <w:rsid w:val="00E80BB4"/>
    <w:rsid w:val="00E8216D"/>
    <w:rsid w:val="00E82197"/>
    <w:rsid w:val="00E8299E"/>
    <w:rsid w:val="00E82A7D"/>
    <w:rsid w:val="00E82E02"/>
    <w:rsid w:val="00E82EF1"/>
    <w:rsid w:val="00E851A9"/>
    <w:rsid w:val="00E85526"/>
    <w:rsid w:val="00E857F8"/>
    <w:rsid w:val="00E85833"/>
    <w:rsid w:val="00E85F22"/>
    <w:rsid w:val="00E86820"/>
    <w:rsid w:val="00E8696B"/>
    <w:rsid w:val="00E870A0"/>
    <w:rsid w:val="00E87F45"/>
    <w:rsid w:val="00E905B6"/>
    <w:rsid w:val="00E90E56"/>
    <w:rsid w:val="00E91222"/>
    <w:rsid w:val="00E9172F"/>
    <w:rsid w:val="00E9251B"/>
    <w:rsid w:val="00E92799"/>
    <w:rsid w:val="00E92CBB"/>
    <w:rsid w:val="00E92D5D"/>
    <w:rsid w:val="00E93288"/>
    <w:rsid w:val="00E94024"/>
    <w:rsid w:val="00E9480F"/>
    <w:rsid w:val="00E94D8B"/>
    <w:rsid w:val="00E95A4E"/>
    <w:rsid w:val="00E963B8"/>
    <w:rsid w:val="00E96B0F"/>
    <w:rsid w:val="00E96B47"/>
    <w:rsid w:val="00E96FD8"/>
    <w:rsid w:val="00E970F3"/>
    <w:rsid w:val="00E9717C"/>
    <w:rsid w:val="00E97D30"/>
    <w:rsid w:val="00EA0013"/>
    <w:rsid w:val="00EA08EB"/>
    <w:rsid w:val="00EA0BA6"/>
    <w:rsid w:val="00EA1643"/>
    <w:rsid w:val="00EA1B9F"/>
    <w:rsid w:val="00EA1E0C"/>
    <w:rsid w:val="00EA268E"/>
    <w:rsid w:val="00EA3157"/>
    <w:rsid w:val="00EA3285"/>
    <w:rsid w:val="00EA3D7C"/>
    <w:rsid w:val="00EA4153"/>
    <w:rsid w:val="00EA4C0D"/>
    <w:rsid w:val="00EA53D7"/>
    <w:rsid w:val="00EA59FA"/>
    <w:rsid w:val="00EA5ABE"/>
    <w:rsid w:val="00EA5FE8"/>
    <w:rsid w:val="00EA674C"/>
    <w:rsid w:val="00EA7BE2"/>
    <w:rsid w:val="00EA7D7C"/>
    <w:rsid w:val="00EB06DB"/>
    <w:rsid w:val="00EB090B"/>
    <w:rsid w:val="00EB22AB"/>
    <w:rsid w:val="00EB2672"/>
    <w:rsid w:val="00EB29EB"/>
    <w:rsid w:val="00EB2D8F"/>
    <w:rsid w:val="00EB3298"/>
    <w:rsid w:val="00EB3632"/>
    <w:rsid w:val="00EB3CD5"/>
    <w:rsid w:val="00EB40D3"/>
    <w:rsid w:val="00EB4DA0"/>
    <w:rsid w:val="00EB53E9"/>
    <w:rsid w:val="00EB5F4B"/>
    <w:rsid w:val="00EB611E"/>
    <w:rsid w:val="00EB6F35"/>
    <w:rsid w:val="00EB7271"/>
    <w:rsid w:val="00EC0A15"/>
    <w:rsid w:val="00EC0D09"/>
    <w:rsid w:val="00EC1110"/>
    <w:rsid w:val="00EC16D9"/>
    <w:rsid w:val="00EC24B0"/>
    <w:rsid w:val="00EC2AA6"/>
    <w:rsid w:val="00EC2F6A"/>
    <w:rsid w:val="00EC4173"/>
    <w:rsid w:val="00EC493B"/>
    <w:rsid w:val="00EC4AD9"/>
    <w:rsid w:val="00EC5036"/>
    <w:rsid w:val="00EC6821"/>
    <w:rsid w:val="00EC6A83"/>
    <w:rsid w:val="00EC71BC"/>
    <w:rsid w:val="00ED0423"/>
    <w:rsid w:val="00ED0EF4"/>
    <w:rsid w:val="00ED2303"/>
    <w:rsid w:val="00ED2765"/>
    <w:rsid w:val="00ED2C93"/>
    <w:rsid w:val="00ED4C80"/>
    <w:rsid w:val="00ED4C82"/>
    <w:rsid w:val="00ED5115"/>
    <w:rsid w:val="00ED5529"/>
    <w:rsid w:val="00ED5862"/>
    <w:rsid w:val="00ED63C3"/>
    <w:rsid w:val="00ED672E"/>
    <w:rsid w:val="00ED7D99"/>
    <w:rsid w:val="00ED7F1B"/>
    <w:rsid w:val="00EE00B9"/>
    <w:rsid w:val="00EE0307"/>
    <w:rsid w:val="00EE0BD2"/>
    <w:rsid w:val="00EE14CC"/>
    <w:rsid w:val="00EE1A66"/>
    <w:rsid w:val="00EE1BBF"/>
    <w:rsid w:val="00EE209F"/>
    <w:rsid w:val="00EE37AB"/>
    <w:rsid w:val="00EE3BEE"/>
    <w:rsid w:val="00EE4B67"/>
    <w:rsid w:val="00EE4B99"/>
    <w:rsid w:val="00EE525C"/>
    <w:rsid w:val="00EE60C5"/>
    <w:rsid w:val="00EE6758"/>
    <w:rsid w:val="00EE6865"/>
    <w:rsid w:val="00EF0D45"/>
    <w:rsid w:val="00EF1644"/>
    <w:rsid w:val="00EF1D1B"/>
    <w:rsid w:val="00EF1F4A"/>
    <w:rsid w:val="00EF27B6"/>
    <w:rsid w:val="00EF2A2F"/>
    <w:rsid w:val="00EF2C5E"/>
    <w:rsid w:val="00EF2C77"/>
    <w:rsid w:val="00EF3460"/>
    <w:rsid w:val="00EF3C99"/>
    <w:rsid w:val="00EF3E0A"/>
    <w:rsid w:val="00EF4030"/>
    <w:rsid w:val="00EF4125"/>
    <w:rsid w:val="00EF4495"/>
    <w:rsid w:val="00EF4915"/>
    <w:rsid w:val="00EF52ED"/>
    <w:rsid w:val="00EF5C3C"/>
    <w:rsid w:val="00EF614D"/>
    <w:rsid w:val="00EF6FFB"/>
    <w:rsid w:val="00EF73D3"/>
    <w:rsid w:val="00F00DBC"/>
    <w:rsid w:val="00F00F36"/>
    <w:rsid w:val="00F01237"/>
    <w:rsid w:val="00F02C75"/>
    <w:rsid w:val="00F03297"/>
    <w:rsid w:val="00F03BDF"/>
    <w:rsid w:val="00F04C8D"/>
    <w:rsid w:val="00F05347"/>
    <w:rsid w:val="00F0627D"/>
    <w:rsid w:val="00F06BA8"/>
    <w:rsid w:val="00F06BE5"/>
    <w:rsid w:val="00F0741A"/>
    <w:rsid w:val="00F079F5"/>
    <w:rsid w:val="00F10089"/>
    <w:rsid w:val="00F10DE1"/>
    <w:rsid w:val="00F111AE"/>
    <w:rsid w:val="00F112FC"/>
    <w:rsid w:val="00F11FE9"/>
    <w:rsid w:val="00F12E37"/>
    <w:rsid w:val="00F12E7E"/>
    <w:rsid w:val="00F1370A"/>
    <w:rsid w:val="00F14121"/>
    <w:rsid w:val="00F142DF"/>
    <w:rsid w:val="00F142E4"/>
    <w:rsid w:val="00F14716"/>
    <w:rsid w:val="00F15A21"/>
    <w:rsid w:val="00F1678A"/>
    <w:rsid w:val="00F1698F"/>
    <w:rsid w:val="00F16A11"/>
    <w:rsid w:val="00F16B43"/>
    <w:rsid w:val="00F17582"/>
    <w:rsid w:val="00F176C0"/>
    <w:rsid w:val="00F1776A"/>
    <w:rsid w:val="00F17821"/>
    <w:rsid w:val="00F17D38"/>
    <w:rsid w:val="00F211E0"/>
    <w:rsid w:val="00F21552"/>
    <w:rsid w:val="00F21BCC"/>
    <w:rsid w:val="00F2204D"/>
    <w:rsid w:val="00F2280A"/>
    <w:rsid w:val="00F22C97"/>
    <w:rsid w:val="00F22E20"/>
    <w:rsid w:val="00F23B04"/>
    <w:rsid w:val="00F24182"/>
    <w:rsid w:val="00F241C5"/>
    <w:rsid w:val="00F24D56"/>
    <w:rsid w:val="00F271B7"/>
    <w:rsid w:val="00F2745B"/>
    <w:rsid w:val="00F27691"/>
    <w:rsid w:val="00F27EFF"/>
    <w:rsid w:val="00F27F30"/>
    <w:rsid w:val="00F312BD"/>
    <w:rsid w:val="00F314EC"/>
    <w:rsid w:val="00F31684"/>
    <w:rsid w:val="00F323DC"/>
    <w:rsid w:val="00F329AF"/>
    <w:rsid w:val="00F32A7D"/>
    <w:rsid w:val="00F33F74"/>
    <w:rsid w:val="00F35184"/>
    <w:rsid w:val="00F361F5"/>
    <w:rsid w:val="00F37BC7"/>
    <w:rsid w:val="00F4042B"/>
    <w:rsid w:val="00F407FC"/>
    <w:rsid w:val="00F40ED7"/>
    <w:rsid w:val="00F40F72"/>
    <w:rsid w:val="00F41356"/>
    <w:rsid w:val="00F4267F"/>
    <w:rsid w:val="00F42C9B"/>
    <w:rsid w:val="00F42FB5"/>
    <w:rsid w:val="00F43CAF"/>
    <w:rsid w:val="00F43DA4"/>
    <w:rsid w:val="00F43EB5"/>
    <w:rsid w:val="00F44951"/>
    <w:rsid w:val="00F465FE"/>
    <w:rsid w:val="00F46BCC"/>
    <w:rsid w:val="00F47146"/>
    <w:rsid w:val="00F47192"/>
    <w:rsid w:val="00F47D53"/>
    <w:rsid w:val="00F5126C"/>
    <w:rsid w:val="00F51DCA"/>
    <w:rsid w:val="00F51EFE"/>
    <w:rsid w:val="00F53971"/>
    <w:rsid w:val="00F53BCA"/>
    <w:rsid w:val="00F54FCB"/>
    <w:rsid w:val="00F55F08"/>
    <w:rsid w:val="00F5642A"/>
    <w:rsid w:val="00F566A7"/>
    <w:rsid w:val="00F56750"/>
    <w:rsid w:val="00F57A38"/>
    <w:rsid w:val="00F60530"/>
    <w:rsid w:val="00F60A48"/>
    <w:rsid w:val="00F60DE7"/>
    <w:rsid w:val="00F61FA1"/>
    <w:rsid w:val="00F6291F"/>
    <w:rsid w:val="00F633C4"/>
    <w:rsid w:val="00F63D5C"/>
    <w:rsid w:val="00F6445C"/>
    <w:rsid w:val="00F64639"/>
    <w:rsid w:val="00F64E8D"/>
    <w:rsid w:val="00F65593"/>
    <w:rsid w:val="00F65C56"/>
    <w:rsid w:val="00F66134"/>
    <w:rsid w:val="00F66300"/>
    <w:rsid w:val="00F6716B"/>
    <w:rsid w:val="00F6795F"/>
    <w:rsid w:val="00F67AC2"/>
    <w:rsid w:val="00F708F5"/>
    <w:rsid w:val="00F71781"/>
    <w:rsid w:val="00F71969"/>
    <w:rsid w:val="00F720C8"/>
    <w:rsid w:val="00F721AD"/>
    <w:rsid w:val="00F722AF"/>
    <w:rsid w:val="00F73796"/>
    <w:rsid w:val="00F737A3"/>
    <w:rsid w:val="00F738E3"/>
    <w:rsid w:val="00F73D61"/>
    <w:rsid w:val="00F7400A"/>
    <w:rsid w:val="00F74E4C"/>
    <w:rsid w:val="00F75119"/>
    <w:rsid w:val="00F764F2"/>
    <w:rsid w:val="00F76B8D"/>
    <w:rsid w:val="00F76E12"/>
    <w:rsid w:val="00F77A02"/>
    <w:rsid w:val="00F77E44"/>
    <w:rsid w:val="00F8095C"/>
    <w:rsid w:val="00F80DDD"/>
    <w:rsid w:val="00F81645"/>
    <w:rsid w:val="00F820B6"/>
    <w:rsid w:val="00F8251D"/>
    <w:rsid w:val="00F829DE"/>
    <w:rsid w:val="00F82C2B"/>
    <w:rsid w:val="00F82D4B"/>
    <w:rsid w:val="00F8316B"/>
    <w:rsid w:val="00F84511"/>
    <w:rsid w:val="00F86507"/>
    <w:rsid w:val="00F872B2"/>
    <w:rsid w:val="00F873AB"/>
    <w:rsid w:val="00F874DC"/>
    <w:rsid w:val="00F87DFC"/>
    <w:rsid w:val="00F87FB6"/>
    <w:rsid w:val="00F90519"/>
    <w:rsid w:val="00F9113F"/>
    <w:rsid w:val="00F916F1"/>
    <w:rsid w:val="00F91A0B"/>
    <w:rsid w:val="00F91F98"/>
    <w:rsid w:val="00F92147"/>
    <w:rsid w:val="00F92221"/>
    <w:rsid w:val="00F92294"/>
    <w:rsid w:val="00F924ED"/>
    <w:rsid w:val="00F92709"/>
    <w:rsid w:val="00F92989"/>
    <w:rsid w:val="00F92B6B"/>
    <w:rsid w:val="00F932C9"/>
    <w:rsid w:val="00F93A8F"/>
    <w:rsid w:val="00F94077"/>
    <w:rsid w:val="00F957AB"/>
    <w:rsid w:val="00F9677C"/>
    <w:rsid w:val="00FA03BD"/>
    <w:rsid w:val="00FA0497"/>
    <w:rsid w:val="00FA0897"/>
    <w:rsid w:val="00FA0930"/>
    <w:rsid w:val="00FA0A98"/>
    <w:rsid w:val="00FA124F"/>
    <w:rsid w:val="00FA1288"/>
    <w:rsid w:val="00FA1353"/>
    <w:rsid w:val="00FA1747"/>
    <w:rsid w:val="00FA2391"/>
    <w:rsid w:val="00FA26D9"/>
    <w:rsid w:val="00FA2C8D"/>
    <w:rsid w:val="00FA3330"/>
    <w:rsid w:val="00FA3959"/>
    <w:rsid w:val="00FA3CA7"/>
    <w:rsid w:val="00FA41DF"/>
    <w:rsid w:val="00FA4983"/>
    <w:rsid w:val="00FA4A77"/>
    <w:rsid w:val="00FA529A"/>
    <w:rsid w:val="00FA5C37"/>
    <w:rsid w:val="00FA635D"/>
    <w:rsid w:val="00FA67C2"/>
    <w:rsid w:val="00FA6DE5"/>
    <w:rsid w:val="00FA78F7"/>
    <w:rsid w:val="00FB024D"/>
    <w:rsid w:val="00FB0405"/>
    <w:rsid w:val="00FB0A3E"/>
    <w:rsid w:val="00FB0B9F"/>
    <w:rsid w:val="00FB125B"/>
    <w:rsid w:val="00FB15BA"/>
    <w:rsid w:val="00FB1BB1"/>
    <w:rsid w:val="00FB1F30"/>
    <w:rsid w:val="00FB21E6"/>
    <w:rsid w:val="00FB23D4"/>
    <w:rsid w:val="00FB2C8E"/>
    <w:rsid w:val="00FB328C"/>
    <w:rsid w:val="00FB398A"/>
    <w:rsid w:val="00FB3D3B"/>
    <w:rsid w:val="00FB4126"/>
    <w:rsid w:val="00FB447C"/>
    <w:rsid w:val="00FB4806"/>
    <w:rsid w:val="00FB4DCC"/>
    <w:rsid w:val="00FB5E96"/>
    <w:rsid w:val="00FB605F"/>
    <w:rsid w:val="00FB7126"/>
    <w:rsid w:val="00FB723E"/>
    <w:rsid w:val="00FC00F0"/>
    <w:rsid w:val="00FC0315"/>
    <w:rsid w:val="00FC04CE"/>
    <w:rsid w:val="00FC0C5C"/>
    <w:rsid w:val="00FC0F42"/>
    <w:rsid w:val="00FC1357"/>
    <w:rsid w:val="00FC1DE5"/>
    <w:rsid w:val="00FC2837"/>
    <w:rsid w:val="00FC2DA7"/>
    <w:rsid w:val="00FC361A"/>
    <w:rsid w:val="00FC3DA3"/>
    <w:rsid w:val="00FC3EB6"/>
    <w:rsid w:val="00FC458C"/>
    <w:rsid w:val="00FC4B12"/>
    <w:rsid w:val="00FC5236"/>
    <w:rsid w:val="00FC5F80"/>
    <w:rsid w:val="00FC72E6"/>
    <w:rsid w:val="00FC7493"/>
    <w:rsid w:val="00FC7D6B"/>
    <w:rsid w:val="00FD2486"/>
    <w:rsid w:val="00FD2D9F"/>
    <w:rsid w:val="00FD30C1"/>
    <w:rsid w:val="00FD38AF"/>
    <w:rsid w:val="00FD3B91"/>
    <w:rsid w:val="00FD44EC"/>
    <w:rsid w:val="00FD4AEC"/>
    <w:rsid w:val="00FD6E21"/>
    <w:rsid w:val="00FD7365"/>
    <w:rsid w:val="00FD7D5A"/>
    <w:rsid w:val="00FE01FA"/>
    <w:rsid w:val="00FE1070"/>
    <w:rsid w:val="00FE20A1"/>
    <w:rsid w:val="00FE42EE"/>
    <w:rsid w:val="00FE46A2"/>
    <w:rsid w:val="00FE5057"/>
    <w:rsid w:val="00FE5FB7"/>
    <w:rsid w:val="00FE6211"/>
    <w:rsid w:val="00FE67DE"/>
    <w:rsid w:val="00FE6BCF"/>
    <w:rsid w:val="00FE77E4"/>
    <w:rsid w:val="00FE7EBE"/>
    <w:rsid w:val="00FF04C1"/>
    <w:rsid w:val="00FF05C6"/>
    <w:rsid w:val="00FF0DF7"/>
    <w:rsid w:val="00FF1A58"/>
    <w:rsid w:val="00FF1F10"/>
    <w:rsid w:val="00FF21AA"/>
    <w:rsid w:val="00FF2BEF"/>
    <w:rsid w:val="00FF2E66"/>
    <w:rsid w:val="00FF35D0"/>
    <w:rsid w:val="00FF3730"/>
    <w:rsid w:val="00FF3BAE"/>
    <w:rsid w:val="00FF4EED"/>
    <w:rsid w:val="00FF5732"/>
    <w:rsid w:val="00FF5FAD"/>
    <w:rsid w:val="00FF7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848607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B5F9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03468D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tanda1">
    <w:name w:val="Standa1"/>
    <w:uiPriority w:val="99"/>
    <w:rsid w:val="002F6F89"/>
    <w:pPr>
      <w:spacing w:after="0" w:line="240" w:lineRule="auto"/>
    </w:pPr>
    <w:rPr>
      <w:rFonts w:ascii="Arial" w:eastAsia="MS Mincho" w:hAnsi="Arial" w:cs="Times New Roman"/>
      <w:sz w:val="24"/>
      <w:szCs w:val="24"/>
      <w:lang w:val="de-DE"/>
    </w:rPr>
  </w:style>
  <w:style w:type="paragraph" w:customStyle="1" w:styleId="EndNoteBibliographyTitle">
    <w:name w:val="EndNote Bibliography Title"/>
    <w:basedOn w:val="a"/>
    <w:link w:val="EndNoteBibliographyTitleChar"/>
    <w:rsid w:val="0004628D"/>
    <w:pPr>
      <w:spacing w:line="259" w:lineRule="auto"/>
      <w:jc w:val="center"/>
    </w:pPr>
    <w:rPr>
      <w:rFonts w:ascii="Arial" w:eastAsiaTheme="minorHAnsi" w:hAnsi="Arial" w:cs="Arial"/>
      <w:noProof/>
      <w:szCs w:val="22"/>
      <w:lang w:eastAsia="en-US"/>
    </w:rPr>
  </w:style>
  <w:style w:type="character" w:customStyle="1" w:styleId="EndNoteBibliographyTitleChar">
    <w:name w:val="EndNote Bibliography Title Char"/>
    <w:basedOn w:val="a0"/>
    <w:link w:val="EndNoteBibliographyTitle"/>
    <w:rsid w:val="0004628D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04628D"/>
    <w:pPr>
      <w:spacing w:after="160"/>
    </w:pPr>
    <w:rPr>
      <w:rFonts w:ascii="Arial" w:eastAsiaTheme="minorHAnsi" w:hAnsi="Arial" w:cs="Arial"/>
      <w:noProof/>
      <w:szCs w:val="22"/>
      <w:lang w:eastAsia="en-US"/>
    </w:rPr>
  </w:style>
  <w:style w:type="character" w:customStyle="1" w:styleId="EndNoteBibliographyChar">
    <w:name w:val="EndNote Bibliography Char"/>
    <w:basedOn w:val="a0"/>
    <w:link w:val="EndNoteBibliography"/>
    <w:rsid w:val="0004628D"/>
    <w:rPr>
      <w:rFonts w:ascii="Arial" w:hAnsi="Arial" w:cs="Arial"/>
      <w:noProof/>
      <w:sz w:val="24"/>
    </w:rPr>
  </w:style>
  <w:style w:type="paragraph" w:styleId="a3">
    <w:name w:val="List Paragraph"/>
    <w:basedOn w:val="a"/>
    <w:uiPriority w:val="34"/>
    <w:qFormat/>
    <w:rsid w:val="002B2F88"/>
    <w:pPr>
      <w:spacing w:after="160" w:line="259" w:lineRule="auto"/>
      <w:ind w:left="720"/>
      <w:contextualSpacing/>
    </w:pPr>
    <w:rPr>
      <w:rFonts w:ascii="Arial" w:eastAsiaTheme="minorHAnsi" w:hAnsi="Arial" w:cstheme="minorBidi"/>
      <w:szCs w:val="22"/>
      <w:lang w:eastAsia="en-US"/>
    </w:rPr>
  </w:style>
  <w:style w:type="paragraph" w:customStyle="1" w:styleId="Standa5">
    <w:name w:val="Standa5"/>
    <w:uiPriority w:val="99"/>
    <w:rsid w:val="00FB7126"/>
    <w:pPr>
      <w:spacing w:after="0" w:line="240" w:lineRule="auto"/>
    </w:pPr>
    <w:rPr>
      <w:rFonts w:ascii="Cambria" w:eastAsia="MS Mincho" w:hAnsi="Cambria" w:cs="Times New Roman"/>
      <w:sz w:val="24"/>
      <w:szCs w:val="24"/>
      <w:lang w:eastAsia="de-DE"/>
    </w:rPr>
  </w:style>
  <w:style w:type="character" w:styleId="a4">
    <w:name w:val="Hyperlink"/>
    <w:basedOn w:val="a0"/>
    <w:uiPriority w:val="99"/>
    <w:unhideWhenUsed/>
    <w:rsid w:val="00CD55E5"/>
    <w:rPr>
      <w:color w:val="0000FF"/>
      <w:u w:val="single"/>
    </w:rPr>
  </w:style>
  <w:style w:type="character" w:customStyle="1" w:styleId="highlight">
    <w:name w:val="highlight"/>
    <w:basedOn w:val="a0"/>
    <w:rsid w:val="004E51D2"/>
  </w:style>
  <w:style w:type="paragraph" w:styleId="a5">
    <w:name w:val="header"/>
    <w:basedOn w:val="a"/>
    <w:link w:val="Char"/>
    <w:uiPriority w:val="99"/>
    <w:unhideWhenUsed/>
    <w:rsid w:val="004E51D2"/>
    <w:pPr>
      <w:tabs>
        <w:tab w:val="center" w:pos="4680"/>
        <w:tab w:val="right" w:pos="9360"/>
      </w:tabs>
    </w:pPr>
    <w:rPr>
      <w:rFonts w:ascii="Arial" w:eastAsiaTheme="minorHAnsi" w:hAnsi="Arial" w:cstheme="minorBidi"/>
      <w:szCs w:val="22"/>
      <w:lang w:eastAsia="en-US"/>
    </w:rPr>
  </w:style>
  <w:style w:type="character" w:customStyle="1" w:styleId="Char">
    <w:name w:val="页眉 Char"/>
    <w:basedOn w:val="a0"/>
    <w:link w:val="a5"/>
    <w:uiPriority w:val="99"/>
    <w:rsid w:val="004E51D2"/>
    <w:rPr>
      <w:rFonts w:ascii="Arial" w:hAnsi="Arial"/>
      <w:sz w:val="24"/>
    </w:rPr>
  </w:style>
  <w:style w:type="paragraph" w:styleId="a6">
    <w:name w:val="footer"/>
    <w:basedOn w:val="a"/>
    <w:link w:val="Char0"/>
    <w:uiPriority w:val="99"/>
    <w:unhideWhenUsed/>
    <w:rsid w:val="004E51D2"/>
    <w:pPr>
      <w:tabs>
        <w:tab w:val="center" w:pos="4680"/>
        <w:tab w:val="right" w:pos="9360"/>
      </w:tabs>
    </w:pPr>
    <w:rPr>
      <w:rFonts w:ascii="Arial" w:eastAsiaTheme="minorHAnsi" w:hAnsi="Arial" w:cstheme="minorBidi"/>
      <w:szCs w:val="22"/>
      <w:lang w:eastAsia="en-US"/>
    </w:rPr>
  </w:style>
  <w:style w:type="character" w:customStyle="1" w:styleId="Char0">
    <w:name w:val="页脚 Char"/>
    <w:basedOn w:val="a0"/>
    <w:link w:val="a6"/>
    <w:uiPriority w:val="99"/>
    <w:rsid w:val="004E51D2"/>
    <w:rPr>
      <w:rFonts w:ascii="Arial" w:hAnsi="Arial"/>
      <w:sz w:val="24"/>
    </w:rPr>
  </w:style>
  <w:style w:type="character" w:styleId="a7">
    <w:name w:val="Emphasis"/>
    <w:basedOn w:val="a0"/>
    <w:uiPriority w:val="20"/>
    <w:qFormat/>
    <w:rsid w:val="00D922D8"/>
    <w:rPr>
      <w:i/>
      <w:iCs/>
    </w:rPr>
  </w:style>
  <w:style w:type="character" w:customStyle="1" w:styleId="apple-converted-space">
    <w:name w:val="apple-converted-space"/>
    <w:basedOn w:val="a0"/>
    <w:rsid w:val="000E0EF4"/>
  </w:style>
  <w:style w:type="paragraph" w:styleId="a8">
    <w:name w:val="Balloon Text"/>
    <w:basedOn w:val="a"/>
    <w:link w:val="Char1"/>
    <w:uiPriority w:val="99"/>
    <w:semiHidden/>
    <w:unhideWhenUsed/>
    <w:rsid w:val="000E0EF4"/>
    <w:rPr>
      <w:rFonts w:eastAsiaTheme="minorHAnsi"/>
      <w:sz w:val="18"/>
      <w:szCs w:val="18"/>
      <w:lang w:eastAsia="en-US"/>
    </w:rPr>
  </w:style>
  <w:style w:type="character" w:customStyle="1" w:styleId="Char1">
    <w:name w:val="批注框文本 Char"/>
    <w:basedOn w:val="a0"/>
    <w:link w:val="a8"/>
    <w:uiPriority w:val="99"/>
    <w:semiHidden/>
    <w:rsid w:val="000E0EF4"/>
    <w:rPr>
      <w:rFonts w:ascii="Times New Roman" w:hAnsi="Times New Roman" w:cs="Times New Roman"/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03468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a9">
    <w:name w:val="Normal (Web)"/>
    <w:basedOn w:val="a"/>
    <w:uiPriority w:val="99"/>
    <w:unhideWhenUsed/>
    <w:rsid w:val="00342E21"/>
    <w:pPr>
      <w:spacing w:before="100" w:beforeAutospacing="1" w:after="100" w:afterAutospacing="1"/>
    </w:pPr>
    <w:rPr>
      <w:rFonts w:eastAsiaTheme="minorHAnsi"/>
      <w:lang w:val="en-GB"/>
    </w:rPr>
  </w:style>
  <w:style w:type="character" w:styleId="aa">
    <w:name w:val="Placeholder Text"/>
    <w:basedOn w:val="a0"/>
    <w:uiPriority w:val="99"/>
    <w:semiHidden/>
    <w:rsid w:val="0072578A"/>
    <w:rPr>
      <w:color w:val="808080"/>
    </w:rPr>
  </w:style>
  <w:style w:type="character" w:styleId="ab">
    <w:name w:val="page number"/>
    <w:basedOn w:val="a0"/>
    <w:uiPriority w:val="99"/>
    <w:semiHidden/>
    <w:unhideWhenUsed/>
    <w:rsid w:val="00597587"/>
  </w:style>
  <w:style w:type="paragraph" w:styleId="ac">
    <w:name w:val="Document Map"/>
    <w:basedOn w:val="a"/>
    <w:link w:val="Char2"/>
    <w:uiPriority w:val="99"/>
    <w:semiHidden/>
    <w:unhideWhenUsed/>
    <w:rsid w:val="00670A59"/>
    <w:rPr>
      <w:rFonts w:eastAsiaTheme="minorHAnsi"/>
      <w:lang w:eastAsia="en-US"/>
    </w:rPr>
  </w:style>
  <w:style w:type="character" w:customStyle="1" w:styleId="Char2">
    <w:name w:val="文档结构图 Char"/>
    <w:basedOn w:val="a0"/>
    <w:link w:val="ac"/>
    <w:uiPriority w:val="99"/>
    <w:semiHidden/>
    <w:rsid w:val="00670A59"/>
    <w:rPr>
      <w:rFonts w:ascii="Times New Roman" w:hAnsi="Times New Roman" w:cs="Times New Roman"/>
      <w:sz w:val="24"/>
      <w:szCs w:val="24"/>
    </w:rPr>
  </w:style>
  <w:style w:type="paragraph" w:styleId="ad">
    <w:name w:val="Revision"/>
    <w:hidden/>
    <w:uiPriority w:val="99"/>
    <w:semiHidden/>
    <w:rsid w:val="00670A59"/>
    <w:pPr>
      <w:spacing w:after="0" w:line="240" w:lineRule="auto"/>
    </w:pPr>
    <w:rPr>
      <w:rFonts w:ascii="Arial" w:hAnsi="Arial"/>
      <w:sz w:val="24"/>
    </w:rPr>
  </w:style>
  <w:style w:type="character" w:customStyle="1" w:styleId="UnresolvedMention">
    <w:name w:val="Unresolved Mention"/>
    <w:basedOn w:val="a0"/>
    <w:uiPriority w:val="99"/>
    <w:rsid w:val="00C83C27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83606E"/>
  </w:style>
  <w:style w:type="character" w:customStyle="1" w:styleId="EndNoteBibliographyTitleZchn">
    <w:name w:val="EndNote Bibliography Title Zchn"/>
    <w:basedOn w:val="a0"/>
    <w:rsid w:val="009757FB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0"/>
    <w:rsid w:val="009757FB"/>
    <w:rPr>
      <w:rFonts w:ascii="Calibri" w:hAnsi="Calibri" w:cs="Calibri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B5F9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03468D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tanda1">
    <w:name w:val="Standa1"/>
    <w:uiPriority w:val="99"/>
    <w:rsid w:val="002F6F89"/>
    <w:pPr>
      <w:spacing w:after="0" w:line="240" w:lineRule="auto"/>
    </w:pPr>
    <w:rPr>
      <w:rFonts w:ascii="Arial" w:eastAsia="MS Mincho" w:hAnsi="Arial" w:cs="Times New Roman"/>
      <w:sz w:val="24"/>
      <w:szCs w:val="24"/>
      <w:lang w:val="de-DE"/>
    </w:rPr>
  </w:style>
  <w:style w:type="paragraph" w:customStyle="1" w:styleId="EndNoteBibliographyTitle">
    <w:name w:val="EndNote Bibliography Title"/>
    <w:basedOn w:val="a"/>
    <w:link w:val="EndNoteBibliographyTitleChar"/>
    <w:rsid w:val="0004628D"/>
    <w:pPr>
      <w:spacing w:line="259" w:lineRule="auto"/>
      <w:jc w:val="center"/>
    </w:pPr>
    <w:rPr>
      <w:rFonts w:ascii="Arial" w:eastAsiaTheme="minorHAnsi" w:hAnsi="Arial" w:cs="Arial"/>
      <w:noProof/>
      <w:szCs w:val="22"/>
      <w:lang w:eastAsia="en-US"/>
    </w:rPr>
  </w:style>
  <w:style w:type="character" w:customStyle="1" w:styleId="EndNoteBibliographyTitleChar">
    <w:name w:val="EndNote Bibliography Title Char"/>
    <w:basedOn w:val="a0"/>
    <w:link w:val="EndNoteBibliographyTitle"/>
    <w:rsid w:val="0004628D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04628D"/>
    <w:pPr>
      <w:spacing w:after="160"/>
    </w:pPr>
    <w:rPr>
      <w:rFonts w:ascii="Arial" w:eastAsiaTheme="minorHAnsi" w:hAnsi="Arial" w:cs="Arial"/>
      <w:noProof/>
      <w:szCs w:val="22"/>
      <w:lang w:eastAsia="en-US"/>
    </w:rPr>
  </w:style>
  <w:style w:type="character" w:customStyle="1" w:styleId="EndNoteBibliographyChar">
    <w:name w:val="EndNote Bibliography Char"/>
    <w:basedOn w:val="a0"/>
    <w:link w:val="EndNoteBibliography"/>
    <w:rsid w:val="0004628D"/>
    <w:rPr>
      <w:rFonts w:ascii="Arial" w:hAnsi="Arial" w:cs="Arial"/>
      <w:noProof/>
      <w:sz w:val="24"/>
    </w:rPr>
  </w:style>
  <w:style w:type="paragraph" w:styleId="a3">
    <w:name w:val="List Paragraph"/>
    <w:basedOn w:val="a"/>
    <w:uiPriority w:val="34"/>
    <w:qFormat/>
    <w:rsid w:val="002B2F88"/>
    <w:pPr>
      <w:spacing w:after="160" w:line="259" w:lineRule="auto"/>
      <w:ind w:left="720"/>
      <w:contextualSpacing/>
    </w:pPr>
    <w:rPr>
      <w:rFonts w:ascii="Arial" w:eastAsiaTheme="minorHAnsi" w:hAnsi="Arial" w:cstheme="minorBidi"/>
      <w:szCs w:val="22"/>
      <w:lang w:eastAsia="en-US"/>
    </w:rPr>
  </w:style>
  <w:style w:type="paragraph" w:customStyle="1" w:styleId="Standa5">
    <w:name w:val="Standa5"/>
    <w:uiPriority w:val="99"/>
    <w:rsid w:val="00FB7126"/>
    <w:pPr>
      <w:spacing w:after="0" w:line="240" w:lineRule="auto"/>
    </w:pPr>
    <w:rPr>
      <w:rFonts w:ascii="Cambria" w:eastAsia="MS Mincho" w:hAnsi="Cambria" w:cs="Times New Roman"/>
      <w:sz w:val="24"/>
      <w:szCs w:val="24"/>
      <w:lang w:eastAsia="de-DE"/>
    </w:rPr>
  </w:style>
  <w:style w:type="character" w:styleId="a4">
    <w:name w:val="Hyperlink"/>
    <w:basedOn w:val="a0"/>
    <w:uiPriority w:val="99"/>
    <w:unhideWhenUsed/>
    <w:rsid w:val="00CD55E5"/>
    <w:rPr>
      <w:color w:val="0000FF"/>
      <w:u w:val="single"/>
    </w:rPr>
  </w:style>
  <w:style w:type="character" w:customStyle="1" w:styleId="highlight">
    <w:name w:val="highlight"/>
    <w:basedOn w:val="a0"/>
    <w:rsid w:val="004E51D2"/>
  </w:style>
  <w:style w:type="paragraph" w:styleId="a5">
    <w:name w:val="header"/>
    <w:basedOn w:val="a"/>
    <w:link w:val="Char"/>
    <w:uiPriority w:val="99"/>
    <w:unhideWhenUsed/>
    <w:rsid w:val="004E51D2"/>
    <w:pPr>
      <w:tabs>
        <w:tab w:val="center" w:pos="4680"/>
        <w:tab w:val="right" w:pos="9360"/>
      </w:tabs>
    </w:pPr>
    <w:rPr>
      <w:rFonts w:ascii="Arial" w:eastAsiaTheme="minorHAnsi" w:hAnsi="Arial" w:cstheme="minorBidi"/>
      <w:szCs w:val="22"/>
      <w:lang w:eastAsia="en-US"/>
    </w:rPr>
  </w:style>
  <w:style w:type="character" w:customStyle="1" w:styleId="Char">
    <w:name w:val="页眉 Char"/>
    <w:basedOn w:val="a0"/>
    <w:link w:val="a5"/>
    <w:uiPriority w:val="99"/>
    <w:rsid w:val="004E51D2"/>
    <w:rPr>
      <w:rFonts w:ascii="Arial" w:hAnsi="Arial"/>
      <w:sz w:val="24"/>
    </w:rPr>
  </w:style>
  <w:style w:type="paragraph" w:styleId="a6">
    <w:name w:val="footer"/>
    <w:basedOn w:val="a"/>
    <w:link w:val="Char0"/>
    <w:uiPriority w:val="99"/>
    <w:unhideWhenUsed/>
    <w:rsid w:val="004E51D2"/>
    <w:pPr>
      <w:tabs>
        <w:tab w:val="center" w:pos="4680"/>
        <w:tab w:val="right" w:pos="9360"/>
      </w:tabs>
    </w:pPr>
    <w:rPr>
      <w:rFonts w:ascii="Arial" w:eastAsiaTheme="minorHAnsi" w:hAnsi="Arial" w:cstheme="minorBidi"/>
      <w:szCs w:val="22"/>
      <w:lang w:eastAsia="en-US"/>
    </w:rPr>
  </w:style>
  <w:style w:type="character" w:customStyle="1" w:styleId="Char0">
    <w:name w:val="页脚 Char"/>
    <w:basedOn w:val="a0"/>
    <w:link w:val="a6"/>
    <w:uiPriority w:val="99"/>
    <w:rsid w:val="004E51D2"/>
    <w:rPr>
      <w:rFonts w:ascii="Arial" w:hAnsi="Arial"/>
      <w:sz w:val="24"/>
    </w:rPr>
  </w:style>
  <w:style w:type="character" w:styleId="a7">
    <w:name w:val="Emphasis"/>
    <w:basedOn w:val="a0"/>
    <w:uiPriority w:val="20"/>
    <w:qFormat/>
    <w:rsid w:val="00D922D8"/>
    <w:rPr>
      <w:i/>
      <w:iCs/>
    </w:rPr>
  </w:style>
  <w:style w:type="character" w:customStyle="1" w:styleId="apple-converted-space">
    <w:name w:val="apple-converted-space"/>
    <w:basedOn w:val="a0"/>
    <w:rsid w:val="000E0EF4"/>
  </w:style>
  <w:style w:type="paragraph" w:styleId="a8">
    <w:name w:val="Balloon Text"/>
    <w:basedOn w:val="a"/>
    <w:link w:val="Char1"/>
    <w:uiPriority w:val="99"/>
    <w:semiHidden/>
    <w:unhideWhenUsed/>
    <w:rsid w:val="000E0EF4"/>
    <w:rPr>
      <w:rFonts w:eastAsiaTheme="minorHAnsi"/>
      <w:sz w:val="18"/>
      <w:szCs w:val="18"/>
      <w:lang w:eastAsia="en-US"/>
    </w:rPr>
  </w:style>
  <w:style w:type="character" w:customStyle="1" w:styleId="Char1">
    <w:name w:val="批注框文本 Char"/>
    <w:basedOn w:val="a0"/>
    <w:link w:val="a8"/>
    <w:uiPriority w:val="99"/>
    <w:semiHidden/>
    <w:rsid w:val="000E0EF4"/>
    <w:rPr>
      <w:rFonts w:ascii="Times New Roman" w:hAnsi="Times New Roman" w:cs="Times New Roman"/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03468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a9">
    <w:name w:val="Normal (Web)"/>
    <w:basedOn w:val="a"/>
    <w:uiPriority w:val="99"/>
    <w:unhideWhenUsed/>
    <w:rsid w:val="00342E21"/>
    <w:pPr>
      <w:spacing w:before="100" w:beforeAutospacing="1" w:after="100" w:afterAutospacing="1"/>
    </w:pPr>
    <w:rPr>
      <w:rFonts w:eastAsiaTheme="minorHAnsi"/>
      <w:lang w:val="en-GB"/>
    </w:rPr>
  </w:style>
  <w:style w:type="character" w:styleId="aa">
    <w:name w:val="Placeholder Text"/>
    <w:basedOn w:val="a0"/>
    <w:uiPriority w:val="99"/>
    <w:semiHidden/>
    <w:rsid w:val="0072578A"/>
    <w:rPr>
      <w:color w:val="808080"/>
    </w:rPr>
  </w:style>
  <w:style w:type="character" w:styleId="ab">
    <w:name w:val="page number"/>
    <w:basedOn w:val="a0"/>
    <w:uiPriority w:val="99"/>
    <w:semiHidden/>
    <w:unhideWhenUsed/>
    <w:rsid w:val="00597587"/>
  </w:style>
  <w:style w:type="paragraph" w:styleId="ac">
    <w:name w:val="Document Map"/>
    <w:basedOn w:val="a"/>
    <w:link w:val="Char2"/>
    <w:uiPriority w:val="99"/>
    <w:semiHidden/>
    <w:unhideWhenUsed/>
    <w:rsid w:val="00670A59"/>
    <w:rPr>
      <w:rFonts w:eastAsiaTheme="minorHAnsi"/>
      <w:lang w:eastAsia="en-US"/>
    </w:rPr>
  </w:style>
  <w:style w:type="character" w:customStyle="1" w:styleId="Char2">
    <w:name w:val="文档结构图 Char"/>
    <w:basedOn w:val="a0"/>
    <w:link w:val="ac"/>
    <w:uiPriority w:val="99"/>
    <w:semiHidden/>
    <w:rsid w:val="00670A59"/>
    <w:rPr>
      <w:rFonts w:ascii="Times New Roman" w:hAnsi="Times New Roman" w:cs="Times New Roman"/>
      <w:sz w:val="24"/>
      <w:szCs w:val="24"/>
    </w:rPr>
  </w:style>
  <w:style w:type="paragraph" w:styleId="ad">
    <w:name w:val="Revision"/>
    <w:hidden/>
    <w:uiPriority w:val="99"/>
    <w:semiHidden/>
    <w:rsid w:val="00670A59"/>
    <w:pPr>
      <w:spacing w:after="0" w:line="240" w:lineRule="auto"/>
    </w:pPr>
    <w:rPr>
      <w:rFonts w:ascii="Arial" w:hAnsi="Arial"/>
      <w:sz w:val="24"/>
    </w:rPr>
  </w:style>
  <w:style w:type="character" w:customStyle="1" w:styleId="UnresolvedMention">
    <w:name w:val="Unresolved Mention"/>
    <w:basedOn w:val="a0"/>
    <w:uiPriority w:val="99"/>
    <w:rsid w:val="00C83C27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83606E"/>
  </w:style>
  <w:style w:type="character" w:customStyle="1" w:styleId="EndNoteBibliographyTitleZchn">
    <w:name w:val="EndNote Bibliography Title Zchn"/>
    <w:basedOn w:val="a0"/>
    <w:rsid w:val="009757FB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0"/>
    <w:rsid w:val="009757FB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30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89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81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904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75004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75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2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962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08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7098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987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4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0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0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8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57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3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88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059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92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38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59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160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74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12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66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38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0633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5344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1724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57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77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652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3371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9919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18413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3011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3916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9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878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4695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5830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7514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90729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26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25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2716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3877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64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2469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63629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98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6110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52675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37718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86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9867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0619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54528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459615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192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4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081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266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57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791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04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8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6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048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58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70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86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2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8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09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49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439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004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693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44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98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06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87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69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51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40832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322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26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0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3994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623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9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1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4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27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75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352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31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586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308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0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884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18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29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6035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839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17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730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774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518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8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54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94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942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22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603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909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42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65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31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6270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786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0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18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111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63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755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57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932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56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5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0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44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615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892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2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15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6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918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695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244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33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676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660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437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66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666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00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8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8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236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106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4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9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7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9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72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3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08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46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1079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840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51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921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732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65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59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50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231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5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0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52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1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834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75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7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33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78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9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922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87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838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1212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656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9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842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018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7176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1436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64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12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2.gi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BD4FFA-7745-41EB-82D0-B620351D66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2</Pages>
  <Words>15627</Words>
  <Characters>89080</Characters>
  <Application>Microsoft Office Word</Application>
  <DocSecurity>0</DocSecurity>
  <Lines>742</Lines>
  <Paragraphs>208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5" baseType="lpstr">
      <vt:lpstr/>
      <vt:lpstr/>
      <vt:lpstr>Funding </vt:lpstr>
      <vt:lpstr>The author(s) received no specific funding for this work.</vt:lpstr>
      <vt:lpstr>Data Availability Statement.</vt:lpstr>
    </vt:vector>
  </TitlesOfParts>
  <Company/>
  <LinksUpToDate>false</LinksUpToDate>
  <CharactersWithSpaces>1044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las Blessin</dc:creator>
  <cp:keywords/>
  <dc:description/>
  <cp:lastModifiedBy>liuji</cp:lastModifiedBy>
  <cp:revision>14</cp:revision>
  <cp:lastPrinted>2020-12-22T13:46:00Z</cp:lastPrinted>
  <dcterms:created xsi:type="dcterms:W3CDTF">2021-10-19T09:07:00Z</dcterms:created>
  <dcterms:modified xsi:type="dcterms:W3CDTF">2023-01-13T02:32:00Z</dcterms:modified>
</cp:coreProperties>
</file>